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85579F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227F6B98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(NON-PLAYER CHARACTER BEHAVIOR TRAINING IN GAME USING REINFORCEMENT LEARNING)</w:t>
      </w:r>
    </w:p>
    <w:bookmarkEnd w:id="1"/>
    <w:p w14:paraId="0D4F7160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BD2A78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313191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6EB60C26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ใหญ่ธรรมสาร</w:t>
      </w:r>
    </w:p>
    <w:p w14:paraId="58FCFF9F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</w:p>
    <w:p w14:paraId="7CE74D4D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508D7B4F" w14:textId="77777777" w:rsidR="00374030" w:rsidRPr="008F7451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  <w:bookmarkEnd w:id="2"/>
    </w:p>
    <w:p w14:paraId="7E239E2F" w14:textId="2D1B774D" w:rsidR="001010B6" w:rsidRPr="001010B6" w:rsidRDefault="001010B6" w:rsidP="001010B6">
      <w:pPr>
        <w:pStyle w:val="Heading1"/>
        <w:spacing w:before="0" w:after="48" w:line="288" w:lineRule="atLeast"/>
        <w:jc w:val="center"/>
        <w:rPr>
          <w:rFonts w:ascii="Angsana New" w:hAnsi="Angsana New" w:cs="Angsana New"/>
          <w:b/>
          <w:bCs/>
          <w:color w:val="000000" w:themeColor="text1"/>
          <w:sz w:val="40"/>
        </w:rPr>
      </w:pPr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 xml:space="preserve">ดร. </w:t>
      </w:r>
      <w:proofErr w:type="spellStart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สุพั</w:t>
      </w:r>
      <w:proofErr w:type="spellEnd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ณ</w:t>
      </w:r>
      <w:proofErr w:type="spellStart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ณ</w:t>
      </w:r>
      <w:proofErr w:type="spellEnd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ดา</w:t>
      </w:r>
      <w:r>
        <w:rPr>
          <w:rFonts w:ascii="Angsana New" w:hAnsi="Angsana New" w:cs="Angsana New"/>
          <w:b/>
          <w:bCs/>
          <w:color w:val="000000" w:themeColor="text1"/>
          <w:sz w:val="40"/>
          <w:cs/>
        </w:rPr>
        <w:tab/>
      </w:r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โชติพันธ์</w:t>
      </w:r>
    </w:p>
    <w:p w14:paraId="5EC054BF" w14:textId="0D1C0211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80156E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3C2E1F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663CC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4D99AF3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BE41D3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ตรบัณฑิต</w:t>
      </w:r>
    </w:p>
    <w:p w14:paraId="1942667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236254C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0E5C075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7B91E69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21C181AC" w14:textId="5154D474" w:rsidR="00374030" w:rsidRDefault="00374030">
      <w:pPr>
        <w:rPr>
          <w:cs/>
        </w:rPr>
      </w:pPr>
    </w:p>
    <w:p w14:paraId="646EFE10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1115A3ED" w14:textId="77777777" w:rsidR="00374030" w:rsidRP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63E75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51EE3D3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16E1C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E07E1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52EACF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140703F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6C2F921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0540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8DD9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D1681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49324F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5BFE76D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C22F9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CFDDF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45C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1D0EA6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66BDA39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439FC2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0F8C0AC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0A86A2F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6A262DA0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55B13BCC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B4FF7CD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E21C2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65CF2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7CC8E9B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BB67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A74E4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73E14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67D7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958372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49268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95865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F3FC8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CEC558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99EBD7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F982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0107F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</w:p>
    <w:p w14:paraId="0D9B9DD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6033EC3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B89C4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31169F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73D93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46CEA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728C5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07E13B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C6F28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51F9FC" w14:textId="77777777" w:rsidR="00374030" w:rsidRPr="007B1C87" w:rsidRDefault="00374030" w:rsidP="00374030">
      <w:pPr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49EFF81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160D3F08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58BE3E3E" w14:textId="69683F8F" w:rsidR="00374030" w:rsidRDefault="00374030">
      <w:pPr>
        <w:rPr>
          <w:cs/>
        </w:rPr>
      </w:pPr>
    </w:p>
    <w:p w14:paraId="5F5B48E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4C08E51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0C488F8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6B6D30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3ECBB5F3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80FFA67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08061411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6C3C911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A95F83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65F408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5F3A3A07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ใหญ่ธรรมสาร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57D0FBFA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bookmarkStart w:id="3" w:name="_Hlk21333531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bookmarkEnd w:id="3"/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075F9312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899C691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63AF3F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146E66C" w14:textId="77777777" w:rsidR="00374030" w:rsidRPr="001010B6" w:rsidRDefault="00374030" w:rsidP="00374030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68026B3D" w14:textId="5C0E465D" w:rsidR="00374030" w:rsidRPr="001010B6" w:rsidRDefault="00374030" w:rsidP="001010B6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hAnsi="Angsana New" w:cs="Angsana New"/>
          <w:color w:val="000000" w:themeColor="text1"/>
          <w:sz w:val="36"/>
          <w:szCs w:val="36"/>
          <w:cs/>
        </w:rPr>
        <w:t>(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 xml:space="preserve">ดร. สามารถ 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ab/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หมุดและ</w:t>
      </w:r>
      <w:r w:rsidRPr="001010B6">
        <w:rPr>
          <w:rFonts w:ascii="Angsana New" w:hAnsi="Angsana New" w:cs="Angsana New"/>
          <w:color w:val="000000" w:themeColor="text1"/>
          <w:sz w:val="36"/>
          <w:szCs w:val="36"/>
          <w:cs/>
        </w:rPr>
        <w:t>)</w:t>
      </w:r>
    </w:p>
    <w:p w14:paraId="3FD8F13B" w14:textId="77777777" w:rsidR="00374030" w:rsidRPr="001010B6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</w:p>
    <w:p w14:paraId="00AB37C2" w14:textId="77777777" w:rsidR="00374030" w:rsidRPr="001010B6" w:rsidRDefault="00374030" w:rsidP="00374030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4386C05A" w14:textId="2444B24A" w:rsidR="00374030" w:rsidRPr="001010B6" w:rsidRDefault="00374030" w:rsidP="001010B6">
      <w:pPr>
        <w:pStyle w:val="Heading1"/>
        <w:spacing w:before="0" w:after="48" w:line="288" w:lineRule="atLeast"/>
        <w:jc w:val="center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r w:rsidRPr="001010B6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</w:t>
      </w:r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 xml:space="preserve">ดร. </w:t>
      </w:r>
      <w:proofErr w:type="spellStart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สุพั</w:t>
      </w:r>
      <w:proofErr w:type="spellEnd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ณ</w:t>
      </w:r>
      <w:proofErr w:type="spellStart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ณ</w:t>
      </w:r>
      <w:proofErr w:type="spellEnd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ดา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ab/>
      </w:r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โชติพันธ์</w:t>
      </w:r>
      <w:r w:rsidRPr="001010B6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)</w:t>
      </w:r>
    </w:p>
    <w:p w14:paraId="238E235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EEECCB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D47389E" w14:textId="2AAE3946" w:rsidR="00374030" w:rsidRDefault="00374030">
      <w:pPr>
        <w:rPr>
          <w:cs/>
        </w:rPr>
      </w:pPr>
    </w:p>
    <w:p w14:paraId="1053F98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098EB7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บรับรองโครงงาน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058D0C65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F2136F8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0846708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115736CD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59DE2102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9A52126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0EF58F8A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7D9067B6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27E7B55E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F25A18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61B3863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3F31170B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ตรบัณฑิต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594DCEC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19024A3D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7E6C48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0D4123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06889F01" w14:textId="77777777" w:rsidR="00374030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4248A12F" w14:textId="77777777" w:rsidR="00374030" w:rsidRPr="007B1C87" w:rsidRDefault="00374030" w:rsidP="00374030">
      <w:pPr>
        <w:jc w:val="right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75C6E46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2FFF6A58" w14:textId="77777777" w:rsidR="00374030" w:rsidRPr="007B1C87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sectPr w:rsidR="00374030" w:rsidRPr="007B1C87" w:rsidSect="00C36254">
          <w:headerReference w:type="even" r:id="rId8"/>
          <w:footerReference w:type="even" r:id="rId9"/>
          <w:headerReference w:type="first" r:id="rId10"/>
          <w:pgSz w:w="11900" w:h="16840"/>
          <w:pgMar w:top="1440" w:right="1440" w:bottom="1440" w:left="2160" w:header="709" w:footer="709" w:gutter="0"/>
          <w:cols w:space="708"/>
          <w:docGrid w:linePitch="360"/>
        </w:sect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203DD5D1" w14:textId="77777777" w:rsidR="00B10D01" w:rsidRPr="007B1C87" w:rsidRDefault="00B10D01" w:rsidP="00B10D0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7F406353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642F7464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0B91094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ตรบัณฑิต</w:t>
      </w:r>
    </w:p>
    <w:p w14:paraId="561EBB2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73FF458C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56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31BFF67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ดร. สามารถ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หมุดและ</w:t>
      </w:r>
    </w:p>
    <w:p w14:paraId="0421C97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ร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า </w:t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ab/>
        <w:t>โชติพันธ์</w:t>
      </w:r>
    </w:p>
    <w:p w14:paraId="1F3BADA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F81D96D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437F0ACE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</w:p>
    <w:p w14:paraId="7BCE635D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ในปัจจุบันวีดิโอเกมเป็นอุตสาหกรรมสื่อบันเทิงรูปแบบหนึ่งที่มีขนาดใหญ่ขึ้นอย่างต่อเนื่องในช่วงเวลาที่ผ่านมา ทำให้มีผู้คนสนใจที่จะพัฒนา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ิ่ม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ึ้น ทำ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้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กิดการ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พี้น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ฐาน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ความยากง่ายของตัววีดิโอเกมส่วนใหญ่จะมาจากผู้พัฒนาสร้า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สคริปต์จะไม่มีความยากง่ายเกินกว่าที่ผู้เล่นทำการเลือก</w:t>
      </w:r>
    </w:p>
    <w:p w14:paraId="37C6E185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ab/>
        <w:t>จนกระทั่งในปี พ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ค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กลุ่ม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DeepMind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ได้สร้าง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โมเดลที่ชื่อว่า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Deep-Q Learning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กม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ของเครื่อ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tar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2600 ซึ่งได้ผลดี ทำให้เป็นจุดเริ่มต้นของการนำการเรียนรู้แบบเสริมกำลังมาใช้งานร่วมกัน ต่อมาได้มีการพัฒนาต่อยอดมาเป็น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AlphaStar</w:t>
      </w:r>
      <w:proofErr w:type="spellEnd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เป็น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ของเกม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Starcraft</w:t>
      </w:r>
      <w:proofErr w:type="spellEnd"/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 โดยนำมาทดสอบกับนักแข่งมืออาชีพและได้ผลลัพธ์ที่น่าพอใจ</w:t>
      </w:r>
    </w:p>
    <w:p w14:paraId="3BB123C1" w14:textId="7A53514A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บบใด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หมาะกับเกมที่นำมาใช้เป็นสภาพแวดล้อมในการเล่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นำมาเปรียบกับการเล่นกับมนุษย์</w:t>
      </w:r>
    </w:p>
    <w:p w14:paraId="69628F8C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43449875" w14:textId="77777777" w:rsidR="00B10D01" w:rsidRPr="007B1C87" w:rsidRDefault="00B10D01" w:rsidP="00B10D01">
      <w:pPr>
        <w:ind w:left="1440" w:hanging="144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-PLAYER CHARACTER BEHAVIOR TRAINING IN GAME USING REINFORCEMENT LEARNING</w:t>
      </w:r>
    </w:p>
    <w:p w14:paraId="3999A62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56891F35" w14:textId="77777777" w:rsidR="00B10D01" w:rsidRPr="007B1C87" w:rsidRDefault="00B10D01" w:rsidP="00B10D01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suri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7F0EB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6637F5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4219A4D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6CD5C3B0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amar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Moodleah</w:t>
      </w:r>
      <w:proofErr w:type="spellEnd"/>
    </w:p>
    <w:p w14:paraId="5FC1333E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 (Co)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pannada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Chotipant</w:t>
      </w:r>
      <w:proofErr w:type="spellEnd"/>
    </w:p>
    <w:p w14:paraId="11D7B88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BCFC9B3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0D798EA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40"/>
        </w:rPr>
      </w:pPr>
    </w:p>
    <w:p w14:paraId="0B62601B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Video game is a part of Entertainment Industries are getting bigger and bigger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wdays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Developers are interest to implement a Machine Learning to video games,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Basiclly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a difficulty in video games are being scripted.  Difficulty can’t take more difficult than a player choice.</w:t>
      </w:r>
    </w:p>
    <w:p w14:paraId="580DB191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In 2013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 a model called “Deep Q Network” and tested with Atari 2600 games and a result are effectively.  Afterward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d a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” is </w:t>
      </w:r>
      <w:proofErr w:type="gram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</w:t>
      </w:r>
      <w:proofErr w:type="gram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Artificial Intelligence for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, A Real-Time Strategy game.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is getting evaluated by played with Competitiv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 players. Results are excellent.</w:t>
      </w:r>
    </w:p>
    <w:p w14:paraId="19700A99" w14:textId="7E9B1688" w:rsidR="00B10D01" w:rsidRDefault="00A47AC2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</w:rPr>
        <w:t>We want to represent a basic of Reinforcement Learning by using a low resolution and less complicate video game to trains a computer via Reinforcement Learning method to find which methods are suite an environment</w:t>
      </w:r>
      <w:r w:rsidR="00B10D01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B10D01">
        <w:rPr>
          <w:rFonts w:ascii="Angsana New" w:hAnsi="Angsana New" w:cs="Angsana New"/>
          <w:color w:val="000000" w:themeColor="text1"/>
          <w:sz w:val="32"/>
          <w:szCs w:val="32"/>
        </w:rPr>
        <w:t>and compared with human plays</w:t>
      </w:r>
    </w:p>
    <w:p w14:paraId="3C11E5BF" w14:textId="77777777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br w:type="page"/>
      </w:r>
    </w:p>
    <w:p w14:paraId="19826838" w14:textId="77777777" w:rsidR="00B10D01" w:rsidRDefault="00B10D01" w:rsidP="00B10D01">
      <w:pPr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3AE4EEE1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</w:pPr>
    </w:p>
    <w:p w14:paraId="7BAD12F7" w14:textId="50C27426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ปริญญา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ิพธ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สำเร็จลุล่วงได้ด้วยความกรุณาจาก</w:t>
      </w:r>
      <w:r w:rsidR="001010B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ดร.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ามารถ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หมุดและ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1010B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ดร.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ดา โชติพันธ์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อาจารย์ที่ปรึกษาโครงงานที่ได้ให้คำแนะนำ แนวคิด ตลอดจนแก้ไขข้อบกพร่อง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มาโดยตลอด จนโครงงานเล่มนี้เสร็จสมบูรณ์ ผู้ศึกษาจึงขอกราบขอบพระคุณเป็นอย่างสู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พระคุณคณาจารย์คณะเทคโนโลยีสารสนเทศ สถาบันเทคโนโลยีพระจอมเกล้าเจ้าคุณทหารลาดกระบัง ทุก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่านให้ความรู้กับผู้จัดท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คุณเพื่อ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ี่ให้คำปรึกษาการเรื่องการทำงาน และกำลังใจที่ดีเสมอม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ขอขอบคุณ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David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Silver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ผู้เชี่ยวชาญทางด้านการเรียนรู้แบบเสริมกำลัง ที่มอบแนวคิด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ให้ความรู้เกี่ยวกับ การ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ละความดีอันเกิดจากการศึกษาค้นคว้าครั้งนี้ ผู้เขียนขอมอบแด่ผู้ที่มีความประสงค์ที่จะเรียนรู้เกี่ยวกับการเรียนรูแบบเสริมกำลัง ผู้เขียนมีความซาบซึ้งในความกรุณาอันยิ่งใหญ่จากทุกท่านที่ได้กล่าวนามมาและขอกราบขอบพระคุณมา ณ โอกา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ส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</w:t>
      </w:r>
    </w:p>
    <w:p w14:paraId="39BD76C8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482A39C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0BE03024" w14:textId="77777777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</w:p>
    <w:p w14:paraId="584BB811" w14:textId="2195E4DD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</w:p>
    <w:p w14:paraId="3B22C72A" w14:textId="77777777" w:rsidR="00A47AC2" w:rsidRPr="00A47AC2" w:rsidRDefault="00B10D01" w:rsidP="00A47AC2">
      <w:pPr>
        <w:pStyle w:val="TOC1"/>
        <w:jc w:val="center"/>
        <w:rPr>
          <w:sz w:val="48"/>
          <w:szCs w:val="48"/>
        </w:rPr>
      </w:pPr>
      <w:r w:rsidRPr="00B10D01">
        <w:rPr>
          <w:rFonts w:eastAsia="Times New Roman"/>
          <w:color w:val="000000" w:themeColor="text1"/>
          <w:cs/>
        </w:rPr>
        <w:br w:type="page"/>
      </w:r>
      <w:r w:rsidRPr="00A47AC2">
        <w:rPr>
          <w:rFonts w:hint="cs"/>
          <w:b/>
          <w:bCs/>
          <w:sz w:val="48"/>
          <w:szCs w:val="48"/>
          <w:cs/>
        </w:rPr>
        <w:lastRenderedPageBreak/>
        <w:t>สารบัญ</w:t>
      </w:r>
    </w:p>
    <w:p w14:paraId="5DE59533" w14:textId="77777777" w:rsidR="00A47AC2" w:rsidRDefault="00A47AC2" w:rsidP="00A47AC2">
      <w:pPr>
        <w:pStyle w:val="TOC1"/>
      </w:pPr>
      <w:r w:rsidRPr="00A47AC2">
        <w:rPr>
          <w:rFonts w:hint="cs"/>
          <w:cs/>
        </w:rPr>
        <w:t>บทคัดย่อ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>`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 I</w:t>
      </w:r>
    </w:p>
    <w:p w14:paraId="64B378DE" w14:textId="77777777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eastAsia="Times New Roman" w:hAnsi="Angsana New" w:cs="Angsana New"/>
          <w:color w:val="000000" w:themeColor="text1"/>
        </w:rPr>
        <w:t>ABSTRACT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 II</w:t>
      </w:r>
    </w:p>
    <w:p w14:paraId="051CCEA2" w14:textId="4DFC5771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hAnsi="Angsana New" w:cs="Angsana New"/>
          <w:color w:val="000000" w:themeColor="text1"/>
          <w:cs/>
        </w:rPr>
        <w:t>กิตติกรรมประกาศ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III</w:t>
      </w:r>
    </w:p>
    <w:p w14:paraId="37995839" w14:textId="77777777" w:rsidR="00F80F20" w:rsidRDefault="00A47AC2" w:rsidP="00A47AC2">
      <w:pPr>
        <w:pStyle w:val="TOC1"/>
        <w:jc w:val="thaiDistribute"/>
      </w:pPr>
      <w:r>
        <w:rPr>
          <w:rFonts w:hint="cs"/>
          <w:cs/>
        </w:rPr>
        <w:t>สารบัญ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IV</w:t>
      </w:r>
    </w:p>
    <w:p w14:paraId="7FD927AC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 (ต่อ)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V</w:t>
      </w:r>
    </w:p>
    <w:p w14:paraId="0FF52BCE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รูป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VI</w:t>
      </w:r>
    </w:p>
    <w:p w14:paraId="1157EAAD" w14:textId="7323C3F4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ตาราง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VII</w:t>
      </w:r>
      <w:r w:rsidR="00B10D01" w:rsidRPr="00B10D01">
        <w:rPr>
          <w:rFonts w:hint="cs"/>
          <w:cs/>
        </w:rPr>
        <w:fldChar w:fldCharType="begin"/>
      </w:r>
      <w:r w:rsidR="00B10D01" w:rsidRPr="00A47AC2">
        <w:rPr>
          <w:rFonts w:hint="cs"/>
          <w:cs/>
        </w:rPr>
        <w:instrText xml:space="preserve"> </w:instrText>
      </w:r>
      <w:r w:rsidR="00B10D01" w:rsidRPr="00A47AC2">
        <w:rPr>
          <w:rFonts w:hint="cs"/>
        </w:rPr>
        <w:instrText>TOC \o "</w:instrText>
      </w:r>
      <w:r w:rsidR="00B10D01" w:rsidRPr="00A47AC2">
        <w:rPr>
          <w:rFonts w:hint="cs"/>
          <w:cs/>
        </w:rPr>
        <w:instrText xml:space="preserve">1-2" </w:instrText>
      </w:r>
      <w:r w:rsidR="00B10D01" w:rsidRPr="00A47AC2">
        <w:rPr>
          <w:rFonts w:hint="cs"/>
        </w:rPr>
        <w:instrText>\h \z \u</w:instrText>
      </w:r>
      <w:r w:rsidR="00B10D01" w:rsidRPr="00A47AC2">
        <w:rPr>
          <w:rFonts w:hint="cs"/>
          <w:cs/>
        </w:rPr>
        <w:instrText xml:space="preserve"> </w:instrText>
      </w:r>
      <w:r w:rsidR="00B10D01" w:rsidRPr="00B10D01">
        <w:rPr>
          <w:rFonts w:hint="cs"/>
          <w:cs/>
        </w:rPr>
        <w:fldChar w:fldCharType="separate"/>
      </w:r>
    </w:p>
    <w:p w14:paraId="74D29A4E" w14:textId="63193A32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86" w:history="1"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1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บทนำ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86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E7689A9" w14:textId="7E454D0C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7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1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ที่มาและความสำคัญ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7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48C04D1" w14:textId="77240EDF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8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2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วัตถุประสงค์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8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7AA19965" w14:textId="07381D76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9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3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ขอบเขตของโครง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9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4869EDF" w14:textId="72271260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0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4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ประโยชน์ที่คาดว่าจะได้รับ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0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5B898922" w14:textId="40BD9B3B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1" w:history="1"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2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ทฤษฏีและงานวิจัยที่เกี่ยวข้อง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1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3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65EB910" w14:textId="37B6446A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2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1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ทฤษฏี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2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3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AEE813D" w14:textId="17308916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3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2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งานวิจัยที่เกี่ยวข้อง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3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AE0E69C" w14:textId="0143740E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4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hAnsi="Angsana New" w:cs="Angsana New" w:hint="cs"/>
            <w:noProof/>
          </w:rPr>
          <w:t xml:space="preserve">3 </w:t>
        </w:r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วิธีการดำเนินงาน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4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3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50FBECA0" w14:textId="6D3B24BB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5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1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โปรแกรมหรือซอฟต์แวร์ที่ใช้ในการพัฒนา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5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3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BB19D00" w14:textId="253B5B3F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6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2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ขั้นตอนการดำเนิน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6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4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7E0F1E7" w14:textId="4CFD5CA4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7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ทที่ 4 ผลการทดลองเบื้องต้น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7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8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2BACE9C9" w14:textId="2E6AE902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8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1 การฝึกสอ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8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8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39186B5" w14:textId="41E0C6A1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9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2 ประเมินผลการทดลองที่เกิดขึ้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9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9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0E99A8F" w14:textId="6C81E2B4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100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ทที่ 5 บทสรุป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100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20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3CDB1A65" w14:textId="457A16C3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101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1 สรุปผลการดำเนิน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1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C90623E" w14:textId="722CA29E" w:rsidR="00F80F20" w:rsidRPr="00F80F20" w:rsidRDefault="003B7775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102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2 ปัญหาและอุปสรรค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2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0A15BE4B" w14:textId="4D508BBF" w:rsidR="00F80F20" w:rsidRPr="00F80F20" w:rsidRDefault="003B7775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103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รรณาณุกรม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103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21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8420405" w14:textId="14003B5A" w:rsidR="00A47AC2" w:rsidRPr="005514EB" w:rsidRDefault="00B10D01" w:rsidP="005514EB">
      <w:pPr>
        <w:pStyle w:val="TOC1"/>
        <w:jc w:val="center"/>
        <w:rPr>
          <w:sz w:val="48"/>
          <w:szCs w:val="48"/>
        </w:rPr>
      </w:pPr>
      <w:r w:rsidRPr="00B10D01">
        <w:rPr>
          <w:rFonts w:hint="cs"/>
          <w:cs/>
        </w:rPr>
        <w:fldChar w:fldCharType="end"/>
      </w:r>
      <w:r w:rsidR="00A47AC2">
        <w:rPr>
          <w:cs/>
        </w:rPr>
        <w:br w:type="page"/>
      </w:r>
      <w:bookmarkStart w:id="4" w:name="_Toc21347378"/>
      <w:r w:rsidR="00A47AC2" w:rsidRPr="005514E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สารบัญรูป</w:t>
      </w:r>
      <w:bookmarkEnd w:id="4"/>
    </w:p>
    <w:p w14:paraId="27A12243" w14:textId="77777777" w:rsidR="00A47AC2" w:rsidRPr="00234D0B" w:rsidRDefault="00A47AC2" w:rsidP="00A47AC2">
      <w:pPr>
        <w:jc w:val="right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หน้า</w:t>
      </w:r>
    </w:p>
    <w:p w14:paraId="6BAC3423" w14:textId="77777777" w:rsidR="00A47AC2" w:rsidRPr="00234D0B" w:rsidRDefault="00A47AC2" w:rsidP="00A47AC2">
      <w:pPr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รูปที่</w:t>
      </w:r>
    </w:p>
    <w:p w14:paraId="48590DB6" w14:textId="5EA83C52" w:rsidR="00A47AC2" w:rsidRP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2.1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4</w:t>
      </w:r>
    </w:p>
    <w:p w14:paraId="4F00CF68" w14:textId="77777777" w:rsid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2.2 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ของห่วงโซ่มาร์คอฟ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5</w:t>
      </w:r>
    </w:p>
    <w:p w14:paraId="51819787" w14:textId="75D9C776" w:rsidR="000E30B7" w:rsidRPr="000E30B7" w:rsidRDefault="000E30B7" w:rsidP="000E30B7">
      <w:pPr>
        <w:ind w:left="720"/>
        <w:rPr>
          <w:rFonts w:asciiTheme="majorBidi" w:hAnsiTheme="majorBidi" w:cstheme="majorBidi"/>
          <w:sz w:val="32"/>
          <w:szCs w:val="32"/>
        </w:rPr>
      </w:pP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3 </w:t>
      </w:r>
      <w:r w:rsidRPr="000E30B7">
        <w:rPr>
          <w:rFonts w:asciiTheme="majorBidi" w:hAnsiTheme="majorBidi" w:cstheme="majorBidi"/>
          <w:sz w:val="32"/>
          <w:szCs w:val="32"/>
          <w:cs/>
        </w:rPr>
        <w:t>กราฟแสดง</w:t>
      </w:r>
      <w:proofErr w:type="spellStart"/>
      <w:r w:rsidRPr="000E30B7">
        <w:rPr>
          <w:rFonts w:asciiTheme="majorBidi" w:hAnsiTheme="majorBidi" w:cstheme="majorBidi"/>
          <w:sz w:val="32"/>
          <w:szCs w:val="32"/>
          <w:cs/>
        </w:rPr>
        <w:t>หล</w:t>
      </w:r>
      <w:proofErr w:type="spellEnd"/>
      <w:r w:rsidRPr="000E30B7">
        <w:rPr>
          <w:rFonts w:asciiTheme="majorBidi" w:hAnsiTheme="majorBidi" w:cstheme="majorBidi"/>
          <w:sz w:val="32"/>
          <w:szCs w:val="32"/>
          <w:cs/>
        </w:rPr>
        <w:t xml:space="preserve">ัการ </w:t>
      </w:r>
      <w:r w:rsidRPr="000E30B7">
        <w:rPr>
          <w:rFonts w:asciiTheme="majorBidi" w:hAnsiTheme="majorBidi" w:cstheme="majorBidi"/>
          <w:sz w:val="32"/>
          <w:szCs w:val="32"/>
        </w:rPr>
        <w:t xml:space="preserve">Exploration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proofErr w:type="spellStart"/>
      <w:r w:rsidRPr="000E30B7">
        <w:rPr>
          <w:rFonts w:asciiTheme="majorBidi" w:hAnsiTheme="majorBidi" w:cstheme="majorBidi"/>
          <w:sz w:val="32"/>
          <w:szCs w:val="32"/>
        </w:rPr>
        <w:t>Exploitaion</w:t>
      </w:r>
      <w:proofErr w:type="spellEnd"/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  7</w:t>
      </w:r>
    </w:p>
    <w:p w14:paraId="2F166754" w14:textId="080F9E56" w:rsidR="00A47AC2" w:rsidRPr="00073376" w:rsidRDefault="00A47AC2" w:rsidP="00A47AC2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2.</w:t>
      </w:r>
      <w:r w:rsid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4</w:t>
      </w: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proofErr w:type="gramEnd"/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   </w:t>
      </w:r>
      <w:r w:rsid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8</w:t>
      </w:r>
    </w:p>
    <w:p w14:paraId="68C0A1DB" w14:textId="40B8024E" w:rsidR="000E30B7" w:rsidRPr="000E30B7" w:rsidRDefault="000E30B7" w:rsidP="000E30B7">
      <w:pPr>
        <w:rPr>
          <w:rFonts w:asciiTheme="majorBidi" w:hAnsiTheme="majorBidi" w:cstheme="majorBidi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2.</w:t>
      </w:r>
      <w:r w:rsidRP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5 </w:t>
      </w:r>
      <w:r w:rsidRPr="000E30B7">
        <w:rPr>
          <w:rFonts w:asciiTheme="majorBidi" w:hAnsiTheme="majorBidi" w:cstheme="majorBidi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 w:rsidRPr="000E30B7">
        <w:rPr>
          <w:rFonts w:asciiTheme="majorBidi" w:hAnsiTheme="majorBidi" w:cstheme="majorBidi" w:hint="cs"/>
          <w:sz w:val="32"/>
          <w:szCs w:val="32"/>
          <w:cs/>
        </w:rPr>
        <w:t>ก</w:t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     9</w:t>
      </w:r>
    </w:p>
    <w:p w14:paraId="316DD2EC" w14:textId="5CD1FD73" w:rsidR="000E30B7" w:rsidRPr="000E30B7" w:rsidRDefault="000E30B7" w:rsidP="00A47AC2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6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ตาราง </w:t>
      </w:r>
      <w:r w:rsidRPr="000E30B7">
        <w:rPr>
          <w:rFonts w:asciiTheme="majorBidi" w:hAnsiTheme="majorBidi" w:cstheme="majorBidi"/>
          <w:sz w:val="32"/>
          <w:szCs w:val="32"/>
        </w:rPr>
        <w:t>Q-Value (</w:t>
      </w:r>
      <w:r w:rsidRPr="000E30B7">
        <w:rPr>
          <w:rFonts w:asciiTheme="majorBidi" w:hAnsiTheme="majorBidi" w:cstheme="majorBidi"/>
          <w:sz w:val="32"/>
          <w:szCs w:val="32"/>
          <w:cs/>
        </w:rPr>
        <w:t>บน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0E30B7">
        <w:rPr>
          <w:rFonts w:asciiTheme="majorBidi" w:hAnsiTheme="majorBidi" w:cstheme="majorBidi"/>
          <w:sz w:val="32"/>
          <w:szCs w:val="32"/>
        </w:rPr>
        <w:t>Deep Q Network (</w:t>
      </w:r>
      <w:r w:rsidRPr="000E30B7">
        <w:rPr>
          <w:rFonts w:asciiTheme="majorBidi" w:hAnsiTheme="majorBidi" w:cstheme="majorBidi"/>
          <w:sz w:val="32"/>
          <w:szCs w:val="32"/>
          <w:cs/>
        </w:rPr>
        <w:t>ล่าง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0</w:t>
      </w:r>
    </w:p>
    <w:p w14:paraId="15384821" w14:textId="5263420F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1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ภาพของเกม </w:t>
      </w:r>
      <w:r w:rsidRPr="00073376">
        <w:rPr>
          <w:rFonts w:asciiTheme="majorBidi" w:hAnsiTheme="majorBidi" w:cstheme="majorBidi"/>
          <w:sz w:val="32"/>
          <w:szCs w:val="32"/>
        </w:rPr>
        <w:t xml:space="preserve">Kaboom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จากเครื่อง </w:t>
      </w:r>
      <w:r w:rsidRPr="00073376">
        <w:rPr>
          <w:rFonts w:asciiTheme="majorBidi" w:hAnsiTheme="majorBidi" w:cstheme="majorBidi"/>
          <w:sz w:val="32"/>
          <w:szCs w:val="32"/>
        </w:rPr>
        <w:t>Atari2600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4</w:t>
      </w:r>
    </w:p>
    <w:p w14:paraId="2B33E60B" w14:textId="36FE10EA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2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โครงสร้างของ </w:t>
      </w:r>
      <w:proofErr w:type="spellStart"/>
      <w:r w:rsidRPr="00073376">
        <w:rPr>
          <w:rFonts w:asciiTheme="majorBidi" w:hAnsiTheme="majorBidi" w:cstheme="majorBidi"/>
          <w:sz w:val="32"/>
          <w:szCs w:val="32"/>
        </w:rPr>
        <w:t>ActionWrapper</w:t>
      </w:r>
      <w:proofErr w:type="spellEnd"/>
      <w:r w:rsidRPr="00073376">
        <w:rPr>
          <w:rFonts w:asciiTheme="majorBidi" w:hAnsiTheme="majorBidi" w:cstheme="majorBidi"/>
          <w:sz w:val="32"/>
          <w:szCs w:val="32"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r w:rsidRPr="00073376">
        <w:rPr>
          <w:rFonts w:asciiTheme="majorBidi" w:hAnsiTheme="majorBidi" w:cstheme="majorBidi"/>
          <w:sz w:val="32"/>
          <w:szCs w:val="32"/>
        </w:rPr>
        <w:t>Discretiz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5</w:t>
      </w:r>
    </w:p>
    <w:p w14:paraId="010CF57D" w14:textId="1DD5B174" w:rsidR="00A47AC2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3 </w:t>
      </w:r>
      <w:r w:rsidRPr="00073376">
        <w:rPr>
          <w:rFonts w:asciiTheme="majorBidi" w:hAnsiTheme="majorBidi" w:cstheme="majorBidi"/>
          <w:sz w:val="32"/>
          <w:szCs w:val="32"/>
          <w:cs/>
        </w:rPr>
        <w:t>โครงสร้างของสภาพแวดล้อมและ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</w:rPr>
        <w:t>Gym_Wrapp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6</w:t>
      </w:r>
    </w:p>
    <w:p w14:paraId="2A05670A" w14:textId="1103419E" w:rsidR="001C7821" w:rsidRDefault="001C7821" w:rsidP="00A47AC2">
      <w:p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.4</w:t>
      </w:r>
      <w:r w:rsidRPr="001C782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1C7821">
        <w:rPr>
          <w:rFonts w:asciiTheme="majorBidi" w:hAnsiTheme="majorBidi" w:cstheme="majorBidi"/>
          <w:sz w:val="32"/>
          <w:szCs w:val="32"/>
          <w:cs/>
        </w:rPr>
        <w:t xml:space="preserve">โครงสร้างของโครงข่าย </w:t>
      </w:r>
      <w:r w:rsidRPr="001C7821">
        <w:rPr>
          <w:rFonts w:asciiTheme="majorBidi" w:hAnsiTheme="majorBidi" w:cstheme="majorBidi"/>
          <w:sz w:val="32"/>
          <w:szCs w:val="32"/>
        </w:rPr>
        <w:t>Double Deep Q Network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7</w:t>
      </w:r>
    </w:p>
    <w:p w14:paraId="10F038ED" w14:textId="4EE9617D" w:rsidR="00B10D01" w:rsidRDefault="00A47AC2" w:rsidP="00A47AC2">
      <w:p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 w:rsidRPr="00087130">
        <w:rPr>
          <w:rFonts w:asciiTheme="majorBidi" w:hAnsiTheme="majorBidi" w:cstheme="majorBidi" w:hint="cs"/>
          <w:sz w:val="32"/>
          <w:szCs w:val="32"/>
          <w:cs/>
        </w:rPr>
        <w:t xml:space="preserve">4.1 </w:t>
      </w:r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A6122C">
        <w:rPr>
          <w:rFonts w:asciiTheme="majorBidi" w:hAnsiTheme="majorBidi" w:cstheme="majorBidi" w:hint="cs"/>
          <w:sz w:val="32"/>
          <w:szCs w:val="32"/>
          <w:cs/>
        </w:rPr>
        <w:t>18</w:t>
      </w:r>
    </w:p>
    <w:p w14:paraId="5FDC3D53" w14:textId="7F48AE5E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4.2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161BB5B4" w14:textId="062B8F90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3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4C880D05" w14:textId="26C6BFF2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4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Loss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3A72CD70" w14:textId="77777777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</w:p>
    <w:p w14:paraId="1C56AD3C" w14:textId="3E93D9FC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  <w:cs/>
        </w:rPr>
      </w:pPr>
    </w:p>
    <w:p w14:paraId="491E6B6B" w14:textId="77777777" w:rsidR="00EE462D" w:rsidRDefault="00EE462D">
      <w:pPr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br w:type="page"/>
      </w:r>
    </w:p>
    <w:p w14:paraId="6FA74947" w14:textId="4A7AC615" w:rsidR="00EE462D" w:rsidRPr="005514EB" w:rsidRDefault="00EE462D" w:rsidP="00EE462D">
      <w:pPr>
        <w:tabs>
          <w:tab w:val="left" w:pos="3304"/>
        </w:tabs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5514EB">
        <w:rPr>
          <w:rFonts w:ascii="Angsana New" w:eastAsia="Times New Roman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สารบัญตาราง</w:t>
      </w:r>
    </w:p>
    <w:p w14:paraId="7FB3203A" w14:textId="77777777" w:rsidR="00EE462D" w:rsidRPr="00234D0B" w:rsidRDefault="00EE462D" w:rsidP="00EE462D">
      <w:pPr>
        <w:tabs>
          <w:tab w:val="left" w:pos="3304"/>
        </w:tabs>
        <w:jc w:val="right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234D0B">
        <w:rPr>
          <w:rFonts w:ascii="Angsana New" w:eastAsia="Times New Roman" w:hAnsi="Angsana New" w:cs="Angsana New" w:hint="cs"/>
          <w:b/>
          <w:bCs/>
          <w:color w:val="000000" w:themeColor="text1"/>
          <w:sz w:val="32"/>
          <w:szCs w:val="32"/>
          <w:cs/>
        </w:rPr>
        <w:t>หน้า</w:t>
      </w:r>
    </w:p>
    <w:p w14:paraId="15E83F98" w14:textId="77777777" w:rsidR="00EE462D" w:rsidRPr="00234D0B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eastAsia="Times New Roman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</w:t>
      </w:r>
    </w:p>
    <w:p w14:paraId="09DC5AB3" w14:textId="53AC2A7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1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4</w:t>
      </w:r>
    </w:p>
    <w:p w14:paraId="65904C82" w14:textId="52BE50A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2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สร้างของสภาพแวดล้อมหลังจากทำการแยกการกระทำที่ต้องการ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5</w:t>
      </w:r>
    </w:p>
    <w:p w14:paraId="4DCB04A5" w14:textId="1C89C0E2" w:rsidR="00AC7A9D" w:rsidRPr="00AC7A9D" w:rsidRDefault="00EE462D" w:rsidP="00EE462D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AC7A9D" w:rsidRPr="00AC7A9D" w:rsidSect="00A47AC2">
          <w:headerReference w:type="default" r:id="rId11"/>
          <w:footerReference w:type="default" r:id="rId12"/>
          <w:pgSz w:w="11900" w:h="16840"/>
          <w:pgMar w:top="1440" w:right="1440" w:bottom="1440" w:left="1440" w:header="708" w:footer="708" w:gutter="0"/>
          <w:pgNumType w:fmt="upperRoman" w:start="1"/>
          <w:cols w:space="708"/>
          <w:docGrid w:linePitch="360"/>
        </w:sect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3.3 โครงสร้างของสภาพแวดล้อมหลังจากการปรับ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โวลูชัน</w:t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6</w:t>
      </w:r>
    </w:p>
    <w:p w14:paraId="5D772358" w14:textId="06FCC121" w:rsidR="00AC7A9D" w:rsidRPr="00EE462D" w:rsidRDefault="00AC7A9D" w:rsidP="00EE462D">
      <w:pPr>
        <w:rPr>
          <w:rFonts w:ascii="Angsana New" w:hAnsi="Angsana New" w:cs="Angsana New"/>
          <w:color w:val="000000"/>
          <w:sz w:val="32"/>
          <w:szCs w:val="32"/>
          <w:cs/>
        </w:rPr>
        <w:sectPr w:rsidR="00AC7A9D" w:rsidRPr="00EE462D" w:rsidSect="00AC7A9D">
          <w:type w:val="continuous"/>
          <w:pgSz w:w="11900" w:h="16840"/>
          <w:pgMar w:top="1440" w:right="1440" w:bottom="1440" w:left="1440" w:header="708" w:footer="708" w:gutter="0"/>
          <w:pgNumType w:fmt="upperRoman" w:start="1"/>
          <w:cols w:space="708"/>
          <w:docGrid w:linePitch="360"/>
        </w:sectPr>
      </w:pPr>
    </w:p>
    <w:p w14:paraId="2662807C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5" w:name="_Toc21347379"/>
      <w:bookmarkStart w:id="6" w:name="_Toc26138086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5"/>
      <w:bookmarkEnd w:id="6"/>
    </w:p>
    <w:p w14:paraId="2BE7D962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บทนี้จะกล่าวถึงที่มาและความสำคัญ รวมไปถึงวัตถุประสงค์และประโยชน์ที่คาดว่าจะได้รับจากวิจัยครั้งนี้เพื่อทราบถึงจุดมุ่งหมายที่แท้จริงของผู้วิจัยโดยที่มีรายละเอียดของการดำเนินงานและขอบเขตรวมไปถึงอุปกรณ์ที่ใช้เพื่อเป็นประโยชน์แก่ผู้สนใจในการศึกษางานวิจัยนี้โดยมี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รายละเอียดดัง ต่อไปนี้</w:t>
      </w:r>
    </w:p>
    <w:p w14:paraId="788B5140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3B8FD7D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347380"/>
      <w:bookmarkStart w:id="8" w:name="_Toc26138087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7"/>
      <w:bookmarkEnd w:id="8"/>
    </w:p>
    <w:p w14:paraId="3AE153F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เรียนรู้แบบเสริมกำลั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inforcement Learning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Robot Control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715FF7DC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วามนิยมของการเรียนรู้แบบเสริมกำลังมาจาก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การเปิดตัว  </w:t>
      </w:r>
    </w:p>
    <w:p w14:paraId="09B4A2C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Fiv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ปัญญาประดิษฐ์ที่สร้างมาสำหรับ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ใช้โครงสร้างและหลักการของการเรียนรู้แบบเสริมกำลังและการเล่นของตัวปัญญาประดิษฐ์ภายใต้การคำนวณของซีพียูมากกว่าหนึ่งแสนตัว และตัวเกมมีความซับซ้อนที่สูงถึงแม้ว่าจะสามารถเล่นคนเดียวก็ตาม แต่หัวใจสำคัญคือความซับซ้อนที่ต้องใช้ความเข้าใจและประสบการณ์ในการเล่น เป้าหมายของเกม ด้วยพื้นฐานของเกมเป็นการเล่นแบบทีม ทำให้มีความซับซ้อนที่มากกว่าเดิม </w:t>
      </w:r>
    </w:p>
    <w:p w14:paraId="71D60090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้าหมาย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ือ การจัดการทีมอีกฝ่าย ทำลายสิ่งปลูกสร้างที่อยู่ในฐานของทีมอีกฝ่ายแต่จนกว่าจะไปถึงเป้าหมายนั้นจะมีรายละเอียดเล็กน้อยหรือเป้าหมายย่อยที่ทำให้สามารถสำเร็จเป้าหมายของเกมได้</w:t>
      </w:r>
    </w:p>
    <w:p w14:paraId="39E084B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างผู้จัดทำสนใจที่ทำการเรียนรู้การเรียนรู้แบบเสริมกำลังด้วยมีสภาพแวดล้อมให้กับปัญญาประดิษฐ์ด้วยวิดีโอเกม แต่ด้วยข้อจำกัดของอุปกรณ์ ผู้จัดทำนำเกมที่มีความซับซ้อนน้อยลงโดยเป็นเกมที่อยู่ในยุคเริ่มต้นของ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ุต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ากรรมวิดีโอเกมที่มีความละเอียดและความซับซ้อนที่น้อยลง</w:t>
      </w:r>
    </w:p>
    <w:p w14:paraId="754FD8E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มาศึกษาหลักการและอัลกอริทึมที่เกี่ยวกับการเรียนรู้แบบเสริมกำลัง</w:t>
      </w:r>
    </w:p>
    <w:p w14:paraId="1341559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C7D278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7862E758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9" w:name="_Toc21347381"/>
      <w:bookmarkStart w:id="10" w:name="_Toc26138088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9"/>
      <w:bookmarkEnd w:id="10"/>
    </w:p>
    <w:p w14:paraId="055211BC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387F090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.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องค์ความรู้ด้าน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7C8A2010" w14:textId="77777777" w:rsidR="00B10D01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lastRenderedPageBreak/>
        <w:t xml:space="preserve">3. ศึกษาหลักการและโครงสร้างของการเรียนรู้แบบเสริมกำลังผ่านวิดีโอเกม </w:t>
      </w:r>
    </w:p>
    <w:p w14:paraId="59FD13CD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</w:p>
    <w:p w14:paraId="5CED816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1" w:name="_Toc21347382"/>
      <w:bookmarkStart w:id="12" w:name="_Toc26138089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11"/>
      <w:bookmarkEnd w:id="12"/>
    </w:p>
    <w:p w14:paraId="1E8A35C5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อกแบบวิธีการด้วย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ำหรับพัฒนาพฤติกรรม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373D88E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ที่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างกันของ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</w:p>
    <w:p w14:paraId="4EB8F010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3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วิเคราะห์ผลของเกมที่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านการพัฒนาโดย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ของการเรียนรู้แบบเสริมกำลัง</w:t>
      </w:r>
    </w:p>
    <w:p w14:paraId="27DE64DD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19D03DF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3" w:name="_Toc21347383"/>
      <w:bookmarkStart w:id="14" w:name="_Toc26138090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13"/>
      <w:bookmarkEnd w:id="14"/>
    </w:p>
    <w:p w14:paraId="21598169" w14:textId="2581750A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ุตสาหกรรมเกมในปัจจุบัน ความสามารถของเกมและ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ยังคงมาจากการเขียนสคริปต์จากผู้พัฒนาเกม ผู้จัดทำโครงการจึงต้องการสร้างพื้น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ทำการเรียนรู้โดยการลองผิดลองถูก ซึ่งเป็นราก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าทายของตัวเกมต่อไป</w:t>
      </w:r>
    </w:p>
    <w:p w14:paraId="7273C9D6" w14:textId="75704927" w:rsidR="003D5D71" w:rsidRDefault="003D5D7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3D5D71">
        <w:rPr>
          <w:rFonts w:ascii="Angsana New" w:eastAsia="Times New Roman" w:hAnsi="Angsana New" w:cs="Angsana New" w:hint="cs"/>
          <w:b/>
          <w:bCs/>
          <w:color w:val="000000" w:themeColor="text1"/>
          <w:sz w:val="36"/>
          <w:szCs w:val="36"/>
          <w:cs/>
        </w:rPr>
        <w:t>1.5</w:t>
      </w:r>
      <w:r>
        <w:rPr>
          <w:rFonts w:ascii="Angsana New" w:eastAsia="Times New Roman" w:hAnsi="Angsana New" w:cs="Angsana New" w:hint="cs"/>
          <w:b/>
          <w:bCs/>
          <w:color w:val="000000" w:themeColor="text1"/>
          <w:sz w:val="36"/>
          <w:szCs w:val="36"/>
          <w:cs/>
        </w:rPr>
        <w:t xml:space="preserve"> แผนการดำเนินงาน</w:t>
      </w:r>
    </w:p>
    <w:p w14:paraId="06D41787" w14:textId="4CEC1CE2" w:rsidR="003D5D71" w:rsidRPr="003D5D71" w:rsidRDefault="003D5D7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ในการดำเนินโครงงานในช่วงเวลา 1 เดือนแรกเราใช้เวลาในการค้นหาข้อมูลที่เกี่ยวข้องกับการเรียนรู้แบบเสริมกำลังต่อมาเราได้ทำการศึกษาไลบรารี่ที่เกี่ยวข้องกับการเรียนรู้แบบเสริมกำลังละได้ทดลองใช้ </w:t>
      </w:r>
    </w:p>
    <w:p w14:paraId="6FB35F77" w14:textId="7C7BE395" w:rsidR="003D5D71" w:rsidRDefault="003D5D7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noProof/>
          <w:color w:val="000000" w:themeColor="text1"/>
          <w:sz w:val="32"/>
          <w:szCs w:val="32"/>
          <w:lang w:val="th-TH"/>
        </w:rPr>
        <w:drawing>
          <wp:inline distT="0" distB="0" distL="0" distR="0" wp14:anchorId="539AEBB8" wp14:editId="12DAA408">
            <wp:extent cx="5727700" cy="1367155"/>
            <wp:effectExtent l="0" t="0" r="0" b="4445"/>
            <wp:docPr id="16" name="Picture 1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-2.jpe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36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CB427" w14:textId="535814DB" w:rsidR="003D5D71" w:rsidRPr="003D5D71" w:rsidRDefault="003D5D71" w:rsidP="003D5D71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รูปภาพที่ 1.1 แผนภาพการดำเนินงาน</w:t>
      </w:r>
    </w:p>
    <w:p w14:paraId="24DF680E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7BF2B09A" w14:textId="77777777" w:rsidR="00B10D01" w:rsidRDefault="00B10D01" w:rsidP="00B10D01">
      <w:pPr>
        <w:rPr>
          <w:cs/>
        </w:rPr>
        <w:sectPr w:rsidR="00B10D01" w:rsidSect="00A72B24">
          <w:footerReference w:type="default" r:id="rId14"/>
          <w:headerReference w:type="first" r:id="rId15"/>
          <w:footerReference w:type="first" r:id="rId16"/>
          <w:pgSz w:w="11900" w:h="16840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7D139481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15" w:name="_Toc21347384"/>
      <w:bookmarkStart w:id="16" w:name="_Toc26138091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15"/>
      <w:bookmarkEnd w:id="16"/>
    </w:p>
    <w:p w14:paraId="73351BFC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</w:rPr>
      </w:pPr>
    </w:p>
    <w:p w14:paraId="577F8DF4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7" w:name="_Toc21347385"/>
      <w:bookmarkStart w:id="18" w:name="_Toc26138092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7"/>
      <w:bookmarkEnd w:id="18"/>
      <w:proofErr w:type="spellEnd"/>
    </w:p>
    <w:p w14:paraId="5375A9C6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9" w:name="_Hlk20653857"/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</w:p>
    <w:p w14:paraId="63FEEC7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เป็นส่วนหนึ่งของการเรียนรู้ด้วยเครื่อ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เลือกการกระทำจากข้อมูลที่อยู่ภายใต้สิ่งแวดล้อมที่กำหนด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79CBEE1C" w14:textId="039CD71F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ารเรียนรู้แบบเสริมกำลังส่วนใหญ่จะถูกใช้ในอุตสาหกรรมหุ่นยนต์ และอุตสาหกรรมวิดีโอเกม เช่น ใช้การเรียนรู้แบบเสริมกำลังสร้างปัญญาประดิษฐ์ในการเล่นเกมคอมพิวเตอร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การทำงานของแขนกล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2]</w:t>
      </w:r>
    </w:p>
    <w:p w14:paraId="1F7A961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g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4D89E72" w14:textId="77777777" w:rsidR="008B3B16" w:rsidRDefault="00B10D01" w:rsidP="008B3B16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กำลัง ซึ่งภายใน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7FF792CB" w14:textId="0C341364" w:rsidR="00B10D01" w:rsidRPr="008B3B16" w:rsidRDefault="00B10D01" w:rsidP="008B3B16">
      <w:pPr>
        <w:pStyle w:val="ListParagraph"/>
        <w:numPr>
          <w:ilvl w:val="0"/>
          <w:numId w:val="3"/>
        </w:num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8B3B1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licy</w:t>
      </w:r>
    </w:p>
    <w:p w14:paraId="57C77DE4" w14:textId="38D0652E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ฎเกณฑ์ขอ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ธีการที่จะให้ไปถึงเป้าหมายที่ต้องการเมื่ออยู่ในสถานะที่ต่างกันออกไป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ให้วิธีที่ดีที่สุดในการทำเป้าหมาย</w:t>
      </w:r>
    </w:p>
    <w:p w14:paraId="1B356F51" w14:textId="56B7F791" w:rsidR="00B10D01" w:rsidRPr="007B1C87" w:rsidRDefault="00B10D01" w:rsidP="008B3B16">
      <w:pPr>
        <w:pStyle w:val="Heading5"/>
        <w:numPr>
          <w:ilvl w:val="0"/>
          <w:numId w:val="3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Value Function</w:t>
      </w:r>
    </w:p>
    <w:p w14:paraId="6BFC47F2" w14:textId="1F0909F9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486100BB" w14:textId="08733A0E" w:rsidR="00B10D01" w:rsidRPr="007B1C87" w:rsidRDefault="00B10D01" w:rsidP="008B3B16">
      <w:pPr>
        <w:pStyle w:val="Heading5"/>
        <w:numPr>
          <w:ilvl w:val="0"/>
          <w:numId w:val="3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Model</w:t>
      </w:r>
    </w:p>
    <w:p w14:paraId="4C65DC7A" w14:textId="4786F245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มเดลเป็นการทำนายว่าในสภาพแวดล้อมจะเกิดอะไรขึ้นต่อไปทั้งสถานะและรางวัลที่จะได้จากการกระทำ</w:t>
      </w:r>
    </w:p>
    <w:p w14:paraId="7AC8064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6A63A25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1.2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ภาพแวดล้อม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Environm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121181A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ภาพแวดล้อมที่กำหนด</w:t>
      </w:r>
    </w:p>
    <w:p w14:paraId="44A684FB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3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ถานะ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State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3487151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ๆที่ปัญญาประดิษฐ์สามารถรับรู้เพื่อตัดสินใจเลือกการกระทำในแต่ละช่วงเวลา </w:t>
      </w:r>
    </w:p>
    <w:p w14:paraId="4D300BFD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4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การกระทำ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ction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748C16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เข้าไปยังสภาพแวดล้อมเพื่อแสดงสถานะถัดไปและรางวัลที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จากการ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</w:t>
      </w:r>
    </w:p>
    <w:p w14:paraId="4D3053C0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5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รางวัล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Reward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5209C397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p w14:paraId="5BA165B3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9C768C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โครงสร้างของการเรียนรู้แบบเสริมกำลังจะมีวงจรเป็นการวนซ้ำของการกระทำ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ปยังสภาพแวดล้อมและผลที่เกิดขึ้นและรางวัลที่ได้จากการกระทำไปยั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ดังรูปที่ 2.1</w:t>
      </w:r>
    </w:p>
    <w:bookmarkEnd w:id="19"/>
    <w:p w14:paraId="520C8C7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9264" behindDoc="0" locked="0" layoutInCell="1" allowOverlap="1" wp14:anchorId="1C3787EC" wp14:editId="19661E03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D9A122F" wp14:editId="1AB87EA7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09FBBEC" w14:textId="00F6294D" w:rsidR="003B7775" w:rsidRPr="00866841" w:rsidRDefault="003B7775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D9A1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009FBBEC" w14:textId="00F6294D" w:rsidR="003B7775" w:rsidRPr="00866841" w:rsidRDefault="003B7775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46748A37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FE73E89" w14:textId="58E92BA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ส่วนใหญ่มักจะแก้ไขด้วยหลักการที่ชื่อว่า กระบวนการตัดสินใจของมาร์คอฟ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3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655716D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สถานะใด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59130BF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ABE0959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P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]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,...,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] ;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มื่อ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ป็นสถานะมาร์คอฟ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(1)</w:t>
      </w:r>
    </w:p>
    <w:p w14:paraId="77796B47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br w:type="page"/>
      </w:r>
    </w:p>
    <w:p w14:paraId="08157BBB" w14:textId="619806CF" w:rsidR="00B10D01" w:rsidRPr="007B1C87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lastRenderedPageBreak/>
        <w:t xml:space="preserve">State Transition Matrix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B386F0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7F074A6F" w14:textId="77777777" w:rsidR="00B10D01" w:rsidRPr="007B1C87" w:rsidRDefault="003B7775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s'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'|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                             (2)</w:t>
      </w:r>
    </w:p>
    <w:p w14:paraId="55BF72B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C9FDF92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แต่ละจุดสามารถรวม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ได้ดังนี้</w:t>
      </w:r>
    </w:p>
    <w:p w14:paraId="0C50B3C4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0F0D23DF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m:oMath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P = </m:t>
        </m:r>
        <m:d>
          <m:dPr>
            <m:begChr m:val="["/>
            <m:endChr m:val="]"/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="Angsana New"/>
                    <w:color w:val="000000" w:themeColor="text1"/>
                    <w:sz w:val="32"/>
                    <w:szCs w:val="32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n</m:t>
                      </m:r>
                    </m:sub>
                  </m:sSub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n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 (3)</w:t>
      </w:r>
    </w:p>
    <w:p w14:paraId="0625E84C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74D6D9E" w14:textId="614534FB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>ซึ่งในแต่ละจุด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ปยังสถานะถัดไป (คอ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ลลั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มน์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rkov Chain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ด้ดังรูปที่ 2.2</w:t>
      </w:r>
    </w:p>
    <w:p w14:paraId="70734792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2DF7D99" wp14:editId="42E22183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AF8F2CD" w14:textId="77777777" w:rsidR="003B7775" w:rsidRPr="00866841" w:rsidRDefault="003B7775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ซ่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DF7D99" id="Text Box 6" o:spid="_x0000_s1027" type="#_x0000_t202" style="position:absolute;margin-left:13.5pt;margin-top:204.95pt;width:415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0AF8F2CD" w14:textId="77777777" w:rsidR="003B7775" w:rsidRPr="00866841" w:rsidRDefault="003B7775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ซ่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</w:rPr>
        <w:drawing>
          <wp:anchor distT="0" distB="0" distL="114300" distR="114300" simplePos="0" relativeHeight="251664384" behindDoc="0" locked="0" layoutInCell="1" allowOverlap="1" wp14:anchorId="782C6AA4" wp14:editId="5B03FD6D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 descr="A close up of a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8DB1F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3F00E7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กลุ่มของสถานะที่เดินทางตั้งแต่สถานะแร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ไปยังสถานะสิ้นสุ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ภายในห่วงโซ่มาร์คอฟนั้นเรียกว่า 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</w:p>
    <w:p w14:paraId="2B66DF1E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48A421D" w14:textId="77777777" w:rsidR="00B10D01" w:rsidRPr="007B1C87" w:rsidRDefault="003B7775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(4)</w:t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67171F8F" w14:textId="77777777" w:rsidR="00B10D01" w:rsidRPr="00B71638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  <w:r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างวัลโดยรวมในแต่ละ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 ค่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รางวัล</w:t>
      </w:r>
    </w:p>
    <w:p w14:paraId="7D22A6A8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ป็นรางวัลที่คาดหวังปัจจุบันที่อยู่ในภายใต้สภาพแวดล้อมที่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ำงานอยู่ภายในที่อยู่ในช่วงเวลานั้น ตัวอย่าง เช่น ถ้าสภาพแวดล้อมเป็นวิดีโอเกมรางวัลของการเล่นเกมคือ ได้คะแนนเพิ่มขึ้น</w: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356088F2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537286F3" w14:textId="77777777" w:rsidR="00B10D01" w:rsidRPr="007B1C87" w:rsidRDefault="003B7775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=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+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γ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+…  = </m:t>
        </m:r>
        <m:nary>
          <m:naryPr>
            <m:chr m:val="∑"/>
            <m:limLoc m:val="undOvr"/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k = 0</m:t>
            </m:r>
          </m:sub>
          <m:sup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∞</m:t>
            </m:r>
          </m:sup>
          <m:e>
            <m:sSup>
              <m:sSup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t+k+1</m:t>
                </m:r>
              </m:sub>
            </m:sSub>
          </m:e>
        </m:nary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(5)</w:t>
      </w:r>
    </w:p>
    <w:p w14:paraId="6BB00CB7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BE4ACA9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 xml:space="preserve">ซึ่งมีส่วนประกอบไปด้วย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เจน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7B1C87">
        <w:rPr>
          <w:rFonts w:ascii="Cambria" w:eastAsiaTheme="minorEastAsia" w:hAnsi="Cambria" w:cs="Cambria"/>
          <w:color w:val="000000" w:themeColor="text1"/>
          <w:sz w:val="32"/>
          <w:szCs w:val="32"/>
        </w:rPr>
        <w:t>γ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เรียกว่า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Discount Factor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6EC0A3B0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6F547E0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17741D14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C8C3AD7" w14:textId="77777777" w:rsidR="00B10D01" w:rsidRPr="007B1C87" w:rsidRDefault="00B10D01" w:rsidP="00B10D01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tate-Value Function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i w:val="0"/>
          <w:iCs w:val="0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0ABA3B4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57FC45E" w14:textId="77777777" w:rsidR="00B10D01" w:rsidRPr="007B1C87" w:rsidRDefault="003B7775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 xml:space="preserve">t 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(6)</w:t>
      </w:r>
    </w:p>
    <w:p w14:paraId="319D13E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2106E6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B67A90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64BC50B" w14:textId="2715B155" w:rsidR="00B10D01" w:rsidRPr="000E30B7" w:rsidRDefault="003B7775" w:rsidP="000E30B7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,a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=s,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a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(7)</w:t>
      </w:r>
    </w:p>
    <w:p w14:paraId="73D30717" w14:textId="77777777" w:rsidR="00B10D01" w:rsidRDefault="00B10D01" w:rsidP="00B10D01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01C4043B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มื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ได้ไปอยู่ในสภาพแวดล้อมหนึ่งเป็นครั้งแรก แล้วจะรู้ได้อย่างไรว่าเลือกการกระทำนี้แล้วจะส่งผลดีต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หรือไม่ หรือเมื่อทำการหาการกระทำแล้วได้ผลลัพธ์มาจำนวนหนึ่ง แล้วจะรู้ได้อย่างไรว่าการกระทำนี้เหมาะกับสถานะนี้แล้วหรือไม่ โดยมีสิ่งที่เรียกว่า </w:t>
      </w:r>
      <w:r>
        <w:rPr>
          <w:rFonts w:ascii="Cambria" w:hAnsi="Cambria" w:cs="Angsana New"/>
          <w:color w:val="000000" w:themeColor="text1"/>
          <w:sz w:val="32"/>
          <w:szCs w:val="32"/>
          <w:shd w:val="clear" w:color="auto" w:fill="FFFFFF"/>
          <w:lang w:val="el-GR"/>
        </w:rPr>
        <w:t>ε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-Greedy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(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)[4]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พื่อเลือกว่าจะทำการค้นหาวิธีใหม่ หรือเลือกใช้วิธีที่ดีที่สุดในสถานะนั้น</w:t>
      </w:r>
    </w:p>
    <w:p w14:paraId="57E2FD1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lastRenderedPageBreak/>
        <w:t xml:space="preserve">โดยค่า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มีค่าอยู่ระหว่าง 0-1 ซึ่งยิ่งมีค่าเข้าใกล้ 1 จะทำให้ทำการค้นหาวิธีการใหม่ ๆ แต่ถ้ายิ่งน้อย 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จะเลือกวิธีการที่ดีที่สุดมาใช้ในสถานะนั้น</w:t>
      </w:r>
    </w:p>
    <w:p w14:paraId="3A15056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31E3582" wp14:editId="78F7A02E">
                <wp:simplePos x="0" y="0"/>
                <wp:positionH relativeFrom="column">
                  <wp:posOffset>9525</wp:posOffset>
                </wp:positionH>
                <wp:positionV relativeFrom="paragraph">
                  <wp:posOffset>3216275</wp:posOffset>
                </wp:positionV>
                <wp:extent cx="5270500" cy="635"/>
                <wp:effectExtent l="0" t="0" r="0" b="0"/>
                <wp:wrapTopAndBottom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876071" w14:textId="77777777" w:rsidR="003B7775" w:rsidRPr="000B2258" w:rsidRDefault="003B7775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0B2258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</w:t>
                            </w:r>
                            <w:r w:rsidRPr="000B2258">
                              <w:rPr>
                                <w:rFonts w:asciiTheme="majorBidi" w:hAnsiTheme="majorBidi" w:cstheme="majorBidi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ที่ 2.3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ราฟแสดง</w:t>
                            </w:r>
                            <w:proofErr w:type="spellStart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ล</w:t>
                            </w:r>
                            <w:proofErr w:type="spellEnd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ัการ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Exploration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ละ </w:t>
                            </w:r>
                            <w:proofErr w:type="spellStart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Exploit</w:t>
                            </w:r>
                            <w:r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a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io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1E3582" id="Text Box 14" o:spid="_x0000_s1028" type="#_x0000_t202" style="position:absolute;left:0;text-align:left;margin-left:.75pt;margin-top:253.2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" stroked="f">
                <v:textbox style="mso-fit-shape-to-text:t" inset="0,0,0,0">
                  <w:txbxContent>
                    <w:p w14:paraId="0B876071" w14:textId="77777777" w:rsidR="003B7775" w:rsidRPr="000B2258" w:rsidRDefault="003B7775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0B2258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</w:t>
                      </w:r>
                      <w:r w:rsidRPr="000B2258">
                        <w:rPr>
                          <w:rFonts w:asciiTheme="majorBidi" w:hAnsiTheme="majorBidi" w:cstheme="majorBidi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ที่ 2.3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ราฟแสดง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ล</w:t>
                      </w:r>
                      <w:proofErr w:type="spellEnd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ัการ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Exploration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ละ 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Exploit</w:t>
                      </w:r>
                      <w:r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a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ion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4EC8EA63" wp14:editId="0CD4C48A">
            <wp:simplePos x="0" y="0"/>
            <wp:positionH relativeFrom="column">
              <wp:posOffset>9525</wp:posOffset>
            </wp:positionH>
            <wp:positionV relativeFrom="paragraph">
              <wp:posOffset>313055</wp:posOffset>
            </wp:positionV>
            <wp:extent cx="5270500" cy="2846070"/>
            <wp:effectExtent l="0" t="0" r="6350" b="0"/>
            <wp:wrapTopAndBottom/>
            <wp:docPr id="11" name="Picture 11" descr="A picture containing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846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37DE071" w14:textId="77777777" w:rsidR="00B10D01" w:rsidRPr="00130996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</w:p>
    <w:p w14:paraId="1F183195" w14:textId="77964FAD" w:rsidR="00B10D01" w:rsidRDefault="00B10D01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2.1.2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และ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</w:p>
    <w:p w14:paraId="7E32F57F" w14:textId="5C7B9423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 w:rsidRPr="000329B0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4]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ป็นไลบรารี</w:t>
      </w:r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อเพนซอร</w:t>
      </w:r>
      <w:proofErr w:type="spellStart"/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เพื่อให้ผู้ที่มีความสนใจในการพัฒนาในการเรียนรู้แบบเสริมกำลัง เพื่อพัฒนาและเปรียบเทียบอัลกอริทึมของการเรียนรู้แบบเสริมกำลังภายใต้สภาพแวดล้อมต่าง ๆ สภาพแวดล้อม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มีให้ก็มีด้วยกันหลายรูปแบบด้วยกัน ไม่ว่าจะเป็น เกมที่เป็นข้อความ หรือวีดิโอเกม หรือไปจนถึง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อน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หุ่นยนต์ โดยเป้าหมายเพื่อให้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(ปัญญาประดิษฐ์)สามารภทำภารกิจได้ลุล่วงตามสภาพแวดล้อมที่กำหนด</w:t>
      </w:r>
    </w:p>
    <w:p w14:paraId="0400F736" w14:textId="0BEED8F6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5]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ไลบรารีโอเพนซอร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โดยมีรากฐานเดียวกับ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 ให้ผู้ที่สนใจพัฒนาในการเรียนรู้แบบเสริมกำลัง แต่ว่ามีความแตกต่างที่สภาพแวดล้อมขอ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จะเป็นเกมคลาสสิคที่เกิดในยุคแรกของอุตสาหกรรมวีดิโอเกม(ในช่วงประมาณ ค.ศ.1970 - ค.ศ.1995) เช่น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Spac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Invader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uper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Mari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Bros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onic The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Hedgehog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ต้น และเกมที่อยู่ในช่วงเวลาเดียวกัน</w:t>
      </w:r>
    </w:p>
    <w:p w14:paraId="34187FA6" w14:textId="77777777" w:rsidR="00B10D01" w:rsidRPr="007303A3" w:rsidRDefault="00B10D01" w:rsidP="00B10D01">
      <w:pPr>
        <w:ind w:firstLine="720"/>
        <w:rPr>
          <w:rFonts w:ascii="Angsana New" w:hAnsi="Angsana New" w:cs="Angsana New"/>
          <w:color w:val="000000" w:themeColor="text1"/>
          <w:sz w:val="28"/>
          <w:szCs w:val="28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br w:type="page"/>
      </w:r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lastRenderedPageBreak/>
        <w:t xml:space="preserve">2.1.3 เกม </w:t>
      </w:r>
      <w:proofErr w:type="spellStart"/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Kaboom</w:t>
      </w:r>
      <w:proofErr w:type="spellEnd"/>
    </w:p>
    <w:p w14:paraId="2AE5E384" w14:textId="77777777" w:rsidR="00B10D01" w:rsidRPr="007303A3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กม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Kaboom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เกมจากเครื่อง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Atari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2600 เป็นเกมในยุคเริ่มต้นของอุตสาหกรรมเกมซึ่งมีความละเอียดและความซับซ้อนของเกมที่น้อย ภายในเกมจะมีโจรปล่อยระเบิดลงมาเพื่อให้ผู้เล่นรับระเบิดเมื่อรับสำเร็จจะได้รับคะแนน และเมื่อผู้เล่นรับไม่ได้ ผู้เล่นจะเสียพลังชีวิต 1 ชีวิต ซึ่งพลังชีวิตมีในการเล่น 1 ครั้ง มีด้วยกันทั้งหมด 3 พลังชีวิต เกมนี้มีวิธีการควบคุมคือการดันคันโยกของเครื่องเกมไปทางซ้ายและขวาเพื่อรับระเบิด และกดปุ่มเพื่อให้โจรทำการปล่อยระเบิดในชุดต่อไป</w:t>
      </w:r>
    </w:p>
    <w:p w14:paraId="5055FB1F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  <w:cs/>
        </w:rPr>
      </w:pPr>
    </w:p>
    <w:p w14:paraId="0D8FA8A2" w14:textId="77777777" w:rsidR="00B10D01" w:rsidRPr="00637633" w:rsidRDefault="00B10D01" w:rsidP="00B10D01">
      <w:pPr>
        <w:ind w:firstLine="720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</w:rPr>
      </w:pP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2.1.</w:t>
      </w:r>
      <w:r w:rsidRPr="00CF7DF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4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 xml:space="preserve"> 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โครงข่ายประสาทแบบคอนโวลูชัน (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Convolutional Neural Network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)</w:t>
      </w:r>
    </w:p>
    <w:p w14:paraId="047F3F46" w14:textId="16B3EE38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9849D2D" wp14:editId="4F8EA648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8B9658" w14:textId="77777777" w:rsidR="003B7775" w:rsidRPr="00E0261D" w:rsidRDefault="003B7775" w:rsidP="00B10D01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0B2258">
                              <w:rPr>
                                <w:rFonts w:ascii="Angsana New" w:hAnsi="Angsana New" w:cs="Angsana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0B2258">
                              <w:rPr>
                                <w:rFonts w:ascii="Angsana New" w:hAnsi="Angsana New" w:cs="Angsana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849D2D" id="Text Box 4" o:spid="_x0000_s1029" type="#_x0000_t202" style="position:absolute;margin-left:0;margin-top:299.15pt;width:389.2pt;height:29.9pt;z-index:251662336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ANO26N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638B9658" w14:textId="77777777" w:rsidR="003B7775" w:rsidRPr="00E0261D" w:rsidRDefault="003B7775" w:rsidP="00B10D01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0B2258">
                        <w:rPr>
                          <w:rFonts w:ascii="Angsana New" w:hAnsi="Angsana New" w:cs="Angsana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0B2258">
                        <w:rPr>
                          <w:rFonts w:ascii="Angsana New" w:hAnsi="Angsana New" w:cs="Angsana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2E8DF751" wp14:editId="1755AC21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EE462D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ครงข่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ประเ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ภ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ทหนึ่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Deep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แบ่งภาพ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่ว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นย่อย ๆ ในการจดจำรูปแบบในแต่ละกลุ่มของรูปหนึ่งรูป เพื่อจำแนกคุณลักษณะ เพื่อการจำแนกค่ารับเข้าในรูปแบบของรูปภาพได้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 w:rsidR="008B3B1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20AB134F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1 Convolutional Layer  </w:t>
      </w:r>
    </w:p>
    <w:p w14:paraId="5E107DFC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39BE26E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2 Pooling Layer </w:t>
      </w:r>
    </w:p>
    <w:p w14:paraId="4EE75D82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ของข้อมูลมีขนาดเล็กลงโดยที่รายละเอียดยังคงเดิม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ครั้งเพื่อจำแนกได้ครบทุกรูปแบบ</w:t>
      </w:r>
    </w:p>
    <w:p w14:paraId="1CFB2C2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.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 </w:t>
      </w:r>
      <w:proofErr w:type="gram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Fully-Connected</w:t>
      </w:r>
      <w:proofErr w:type="gram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Layer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6AD9AB88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3B9678A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16A00021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2.1.3 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การเรียนรู้แบบเสริมกำลังเชิงลึ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eep Reinforcement Learning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)</w:t>
      </w:r>
    </w:p>
    <w:p w14:paraId="1331BAD2" w14:textId="4B40B9AD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EE462D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วิธีการเรียนรู้แบบเสริมกำลังโดยใช้การเรียนรู้เชิงลึกมาสกัดเพื่อให้ได้ค่าที่เกี่ยวกับการเรียนรู้แบบเสริมกำลัง โดยใช้โครงข่ายประสาทต่อกันจำนวนหลายชั้นมาใช้ในการคำนวนและค่านำเข้าและส่งออกจะเป็นค่าที่อยู่ในการเรียนรู้แบบเสริมกำลั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มักจะถูกใช้กับสภาพแวดล้อมที่เป็นภาพเพื่อเลือกการกระทำไปยังสภาพแวดล้อมที่กำหนด โดยการใช้การเรียนรู้เชิงลึกเป็นโครงสร้างสำหรับการเลือกการกระทำ</w:t>
      </w:r>
    </w:p>
    <w:p w14:paraId="75D8D30B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1A253526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4CB92F53" wp14:editId="77596BF9">
            <wp:extent cx="3305175" cy="1494256"/>
            <wp:effectExtent l="0" t="0" r="0" b="0"/>
            <wp:docPr id="5" name="Picture 5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329895" cy="1505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4B8D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5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>ก</w:t>
      </w:r>
    </w:p>
    <w:p w14:paraId="38E4C9C2" w14:textId="77777777" w:rsidR="00B10D01" w:rsidRDefault="00B10D01" w:rsidP="00B10D01">
      <w:pPr>
        <w:jc w:val="thaiDistribute"/>
      </w:pPr>
      <w:r>
        <w:rPr>
          <w:cs/>
        </w:rPr>
        <w:tab/>
      </w:r>
    </w:p>
    <w:p w14:paraId="3C1CD84A" w14:textId="77777777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</w:rPr>
      </w:pPr>
    </w:p>
    <w:p w14:paraId="39A26D4B" w14:textId="0FC6923E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  <w:cs/>
        </w:rPr>
      </w:pPr>
      <w:r w:rsidRPr="00CF7DF0">
        <w:rPr>
          <w:rFonts w:asciiTheme="majorBidi" w:hAnsiTheme="majorBidi" w:cstheme="majorBidi"/>
          <w:sz w:val="32"/>
          <w:szCs w:val="32"/>
          <w:cs/>
        </w:rPr>
        <w:t>โดยอัลก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อริทึมของการเรียนรู้แบบเสริมกำลังที่ใช้รวมกับการเรียนรู้เชิงลึก คือ </w:t>
      </w:r>
      <w:r>
        <w:rPr>
          <w:rFonts w:asciiTheme="majorBidi" w:hAnsiTheme="majorBidi" w:cstheme="majorBidi"/>
          <w:sz w:val="32"/>
          <w:szCs w:val="32"/>
        </w:rPr>
        <w:t>Deep Q Network</w:t>
      </w:r>
      <w:r w:rsidR="008B3B1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>
        <w:rPr>
          <w:rFonts w:asciiTheme="majorBidi" w:hAnsiTheme="majorBidi" w:cstheme="majorBidi"/>
          <w:sz w:val="32"/>
          <w:szCs w:val="32"/>
        </w:rPr>
        <w:t xml:space="preserve">[6] </w:t>
      </w:r>
      <w:r>
        <w:rPr>
          <w:rFonts w:asciiTheme="majorBidi" w:hAnsiTheme="majorBidi" w:cstheme="majorBidi" w:hint="cs"/>
          <w:sz w:val="32"/>
          <w:szCs w:val="32"/>
          <w:cs/>
        </w:rPr>
        <w:t>ซึ่งเป็นอัลกอริทึมที่นำโครงข่ายคอนโวลูชันมาประยุกต์ใช้กับ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ค่า </w:t>
      </w:r>
      <w:r>
        <w:rPr>
          <w:rFonts w:asciiTheme="majorBidi" w:hAnsiTheme="majorBidi" w:cstheme="majorBidi"/>
          <w:sz w:val="32"/>
          <w:szCs w:val="32"/>
        </w:rPr>
        <w:t xml:space="preserve">Q-Value </w:t>
      </w:r>
      <w:r>
        <w:rPr>
          <w:rFonts w:asciiTheme="majorBidi" w:hAnsiTheme="majorBidi" w:cstheme="majorBidi" w:hint="cs"/>
          <w:sz w:val="32"/>
          <w:szCs w:val="32"/>
          <w:cs/>
        </w:rPr>
        <w:t>ที่อยู่ในรูปแบบของตารางเพื่อใช้ในการตัดสินใจ เปลี่ยนมาใช้โครงข่ายประสาทเป็นตัวคำนวณการตัดสินใจเพื่อเลือกการกระทำที่ดีมากระทำเพื่อให้ได้เป้าหมายที่ต้องการ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>ดังรูปที่ 2.5</w:t>
      </w:r>
    </w:p>
    <w:p w14:paraId="2747AAFE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03779676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1DD3EB96" w14:textId="77777777" w:rsidR="00B10D01" w:rsidRDefault="00B10D01" w:rsidP="00B10D01">
      <w:pPr>
        <w:keepNext/>
        <w:jc w:val="center"/>
      </w:pPr>
      <w:r w:rsidRPr="00AF72F0">
        <w:rPr>
          <w:noProof/>
        </w:rPr>
        <w:lastRenderedPageBreak/>
        <w:drawing>
          <wp:inline distT="0" distB="0" distL="0" distR="0" wp14:anchorId="3C903415" wp14:editId="032AD097">
            <wp:extent cx="4124235" cy="2705100"/>
            <wp:effectExtent l="0" t="0" r="0" b="0"/>
            <wp:docPr id="9" name="Picture 9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56367" cy="2726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18E3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6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ตาราง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Q-Value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บน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eep Q Network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ล่าง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</w:p>
    <w:p w14:paraId="64BAB591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69D45BBB" w14:textId="77777777" w:rsidR="00B10D01" w:rsidRPr="00CF7DF0" w:rsidRDefault="00B10D01" w:rsidP="00B10D01">
      <w:pPr>
        <w:jc w:val="thaiDistribute"/>
        <w:rPr>
          <w:rFonts w:asciiTheme="majorBidi" w:hAnsiTheme="majorBidi" w:cstheme="majorBidi"/>
          <w:sz w:val="32"/>
          <w:szCs w:val="32"/>
          <w:cs/>
        </w:rPr>
      </w:pPr>
    </w:p>
    <w:p w14:paraId="12D00FE5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20" w:name="_Toc21347386"/>
      <w:bookmarkStart w:id="21" w:name="_Toc26138093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2 </w:t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20"/>
      <w:bookmarkEnd w:id="21"/>
    </w:p>
    <w:p w14:paraId="52FE7A70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2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ล่นเกมอาตาริ 2600 โดยใช้การเรียนรู้แบบเสริมกำลัง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laying Atari with Deep Reinforcement Learning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07AC0803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6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การเรียนรู้แบบเสริมกำลัง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 และนำมาใช้โดยการนำเกมจากเครื่อง อาตาริ 2600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7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6DBC0F1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รับค่านำเข้าเป็นรูปแต่ละเฟรมเป็นค่านำเข้า ซึ่ง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เปลี่ยนไปในแต่ละเฟรมภาพ และนำ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าใช้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629BC17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C58EF09" w14:textId="77777777" w:rsidR="00B10D01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ab/>
      </w:r>
    </w:p>
    <w:p w14:paraId="4AD6DDB9" w14:textId="591520B4" w:rsidR="00B10D01" w:rsidRPr="007B1C87" w:rsidRDefault="00EE462D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2 การเรียนรู้แบบเสริมกำลังโดยใช้วิธี</w:t>
      </w:r>
      <w:proofErr w:type="spellStart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ะซิงโครนัส</w:t>
      </w:r>
      <w:proofErr w:type="spellEnd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synchronous Methods for Deep Reinforcement Learning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3004D78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ีพียูของคอมพิวเตอร์แทนที่การ์ดจอ และแสดงผลการทดลอ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ด้วยให้อัลกอริทึมควบคุมการทำงานแขนกล และแก้ปัญหาเกมเขาวงกตแบบ 3 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ดย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เกมมากกว่าครึ่งหนึ่งที่ทำได้ด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8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44CE11C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ต่างกันตรง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มีการสร้างสภาพแวดล้อมหลักและย่อยโดยแยกกันมากกว่า 1 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ธ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308D5CD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3A301BAB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3 การเข้าถึงค่าประมาณที่ผิดพลาดในกลไกการทำงานแบบ แอค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ต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ร์-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คร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ิติ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ddressing Function Approximation Error in Actor-Critic Methods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62A24E5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แบ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ย่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9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07A4CDB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TD3 (Twin Delayed 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พิ่มจนไม่สามารถไปยังจุดที่ดีที่สุดที่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ึงทำมาเพื่อล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58753C26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24916702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4 มาตรฐานการเรียนรู้แบบเสริมกำลังเพื่อการควบคุมอย่างต่อเน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Benchmarking Deep Reinforcement Learning for Continuous Control)</w:t>
      </w:r>
    </w:p>
    <w:p w14:paraId="79296C19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ppleSystemUIFont" w:hAnsi="AppleSystemUIFont" w:cs="AppleSystemUIFont"/>
          <w:szCs w:val="24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ในงานวิจัยนี้จะพูดถึงเรื่องการนำเอาวิธีพื้นฐานมาใช้กับการเรียนรู้แบบเสริมกำลังได้แก่ </w:t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>REINFORCE(</w:t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เป็นวิธีพื้นที่ที่ใช้กันทั่วไป) </w:t>
      </w:r>
      <w:r w:rsidRPr="007B1C87">
        <w:rPr>
          <w:rFonts w:ascii="MS Mincho" w:eastAsia="MS Mincho" w:hAnsi="MS Mincho" w:cs="MS Mincho" w:hint="eastAsia"/>
          <w:sz w:val="32"/>
          <w:szCs w:val="32"/>
          <w:cs/>
        </w:rPr>
        <w:t> </w:t>
      </w:r>
      <w:r w:rsidRPr="007B1C87">
        <w:rPr>
          <w:rFonts w:ascii="Angsana New" w:hAnsi="Angsana New" w:cs="Angsana New"/>
          <w:sz w:val="32"/>
          <w:szCs w:val="32"/>
          <w:cs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 xml:space="preserve">TNPG(Truncated Natural Policy Gradient) 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WR(Reward-Weighted Regress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EPS(Relative Entropy Policy Search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MS Mincho" w:eastAsia="MS Mincho" w:hAnsi="MS Mincho" w:cs="MS Mincho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t>- TRPO(Trust Region Policy Optimizat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EM(Cross Entropy Method 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MA-ES(Covariance Matrix Adaption Evolution Strategy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DDPG(Deep Deterministic Policy Gradient)</w:t>
      </w:r>
      <w:r w:rsidRPr="007B1C87">
        <w:rPr>
          <w:rFonts w:ascii="AppleSystemUIFont" w:hAnsi="AppleSystemUIFont" w:cs="AppleSystemUIFont"/>
          <w:szCs w:val="24"/>
        </w:rPr>
        <w:t xml:space="preserve"> </w:t>
      </w:r>
      <w:r w:rsidRPr="007B1C87">
        <w:rPr>
          <w:rFonts w:ascii="AppleSystemUIFont" w:hAnsi="AppleSystemUIFont" w:cs="AppleSystemUIFont"/>
          <w:szCs w:val="24"/>
          <w:cs/>
        </w:rPr>
        <w:br/>
      </w:r>
      <w:r w:rsidRPr="007B1C87">
        <w:rPr>
          <w:rFonts w:ascii="AppleSystemUIFont" w:hAnsi="AppleSystemUIFont" w:cs="AppleSystemUIFont"/>
          <w:szCs w:val="24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กันเพื่อวัดประสิทธิภาพของวิธีที่นำมาใช้ โดยสภาพแวดล้อมที่นำมาทดสอบจะเป็นแบบพื้นฐานที่นำมาใช้กันไปจนถึงเกมในรูปแบบสาม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noProof/>
          <w:color w:val="000000" w:themeColor="text1"/>
          <w:sz w:val="32"/>
          <w:szCs w:val="32"/>
        </w:rPr>
        <w:t>10</w:t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4524FA03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698138A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5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โดยใช้วิธีการ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ouble Deep Q Network</w:t>
      </w:r>
    </w:p>
    <w:p w14:paraId="033275CB" w14:textId="4FE51B54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กร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ซอร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eg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urma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สร้างสร้างการเรียนรู้แบบเสริมกำลังโดยใช้วิธีการ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พิสูจน์ว่า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ทำงานโดยอัลกอริทึมนั้นสามารถในการแก้ปัญหาในสภาพแวดล้อมแบบ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หรือไม่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1]</w:t>
      </w:r>
    </w:p>
    <w:p w14:paraId="41DDAC5C" w14:textId="77777777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ึ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เลือกใช้อัลกอริทึ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ดี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eep Q Learning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ปัญหาคือเมื่อถึงช่วงค่า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่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ยิ่งมากเกินไป 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ลือกแต่วิธีที่ดีที่สุดมาเพียงอย่างเดียว และไม่ค้นหาวิธีใหม่เพิ่มเติม</w:t>
      </w:r>
    </w:p>
    <w:p w14:paraId="702A276E" w14:textId="358D65A9" w:rsidR="00016AFE" w:rsidRDefault="00B10D01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ขาได้ใช้เวลาใน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เวลา ประมาณ 40 ชั่วโมงบน จีพียู หรือ ประมาณ 90 ชั่วโมงบน ซีพียู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re I7 2.9 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ิ</w:t>
      </w:r>
      <w:proofErr w:type="spellEnd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ะเฮ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ิร์ทซ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ผลที่ได้มีปประสิทธิภาพมากว่าผู้เล่นเกมถึง 1.5 ถึง 2 เท่า</w:t>
      </w:r>
    </w:p>
    <w:p w14:paraId="0C81D70B" w14:textId="77777777" w:rsidR="004C60A0" w:rsidRDefault="004C60A0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450D391" w14:textId="17A64C95" w:rsidR="004C60A0" w:rsidRPr="007B1C87" w:rsidRDefault="004C60A0" w:rsidP="004C60A0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r w:rsidRPr="004C60A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lastRenderedPageBreak/>
        <w:t>2.3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หรือซอฟต์แวร์ที่ใช้ในการพัฒนา</w:t>
      </w:r>
    </w:p>
    <w:p w14:paraId="34DDF1D2" w14:textId="77777777" w:rsidR="003B7775" w:rsidRDefault="004C60A0" w:rsidP="003B7775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</w:r>
      <w:r>
        <w:rPr>
          <w:rFonts w:ascii="Angsana New" w:eastAsiaTheme="minorHAnsi" w:hAnsi="Angsana New" w:cs="Angsana New" w:hint="cs"/>
          <w:b/>
          <w:bCs/>
          <w:color w:val="000000" w:themeColor="text1"/>
          <w:sz w:val="36"/>
          <w:szCs w:val="36"/>
          <w:cs/>
        </w:rPr>
        <w:t>2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>.</w:t>
      </w:r>
      <w:r>
        <w:rPr>
          <w:rFonts w:ascii="Angsana New" w:eastAsiaTheme="minorHAnsi" w:hAnsi="Angsana New" w:cs="Angsana New" w:hint="cs"/>
          <w:b/>
          <w:bCs/>
          <w:color w:val="000000" w:themeColor="text1"/>
          <w:sz w:val="36"/>
          <w:szCs w:val="36"/>
          <w:cs/>
        </w:rPr>
        <w:t>3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สำหรับการเขียนโครงสร้างขอ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งา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ประกอบไปด้วยไลบรารี ดังนี้</w:t>
      </w:r>
    </w:p>
    <w:p w14:paraId="3C4CDE44" w14:textId="32B29014" w:rsidR="005C1FB4" w:rsidRDefault="005C1FB4" w:rsidP="005C1FB4">
      <w:pPr>
        <w:pStyle w:val="Heading3"/>
        <w:numPr>
          <w:ilvl w:val="0"/>
          <w:numId w:val="5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71552" behindDoc="0" locked="0" layoutInCell="1" allowOverlap="1" wp14:anchorId="1A112117" wp14:editId="58FAF928">
            <wp:simplePos x="0" y="0"/>
            <wp:positionH relativeFrom="column">
              <wp:posOffset>2065393</wp:posOffset>
            </wp:positionH>
            <wp:positionV relativeFrom="paragraph">
              <wp:posOffset>1449294</wp:posOffset>
            </wp:positionV>
            <wp:extent cx="1739900" cy="1168400"/>
            <wp:effectExtent l="0" t="0" r="0" b="0"/>
            <wp:wrapTopAndBottom/>
            <wp:docPr id="17" name="Picture 17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Unknown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9900" cy="1168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C60A0" w:rsidRPr="004C60A0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Gym</w:t>
      </w:r>
      <w:r w:rsidR="004C60A0"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4C60A0" w:rsidRPr="004C60A0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พัฒนาและเปรียบเทียบอัลกอริทึมของการเรียนรู้แบ</w:t>
      </w:r>
      <w:r w:rsidR="004C60A0"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</w:t>
      </w:r>
      <w:r w:rsidR="004C60A0" w:rsidRPr="004C60A0">
        <w:rPr>
          <w:rFonts w:ascii="Angsana New" w:hAnsi="Angsana New" w:cs="Angsana New"/>
          <w:color w:val="000000" w:themeColor="text1"/>
          <w:sz w:val="32"/>
          <w:szCs w:val="32"/>
          <w:cs/>
        </w:rPr>
        <w:t>เสริมกำลัง</w:t>
      </w:r>
      <w:r w:rsidR="004C60A0"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เป็นส่วนหลักที่นำมาเป็นโครงสร้างของการพัฒนาการเรียนรู้แบบเสริมกำลัง</w:t>
      </w:r>
      <w:r w:rsidR="003B7775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ใน </w:t>
      </w:r>
      <w:proofErr w:type="spellStart"/>
      <w:r w:rsidR="003B7775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gym</w:t>
      </w:r>
      <w:proofErr w:type="spellEnd"/>
      <w:r w:rsidR="003B7775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จะมีสภาพแวดล้อมพื้นฐานสำหรับการพัฒนาการเรียนรู้แบบเสริมกำลั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าให้ใช้งานเบื้องต้น เช่น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CartPol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ที่เป็นที่นิยมในการศึกษาการเรียนรู้แบบเสริมกำลังในเริ่มแรกไปจนถึ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Robotics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สำหรับการจำลองร่างกายให้กับหุ่นยนต์</w:t>
      </w:r>
    </w:p>
    <w:p w14:paraId="72DE04C9" w14:textId="2782F0F0" w:rsidR="005038C4" w:rsidRDefault="005C1FB4" w:rsidP="005C1FB4">
      <w:pPr>
        <w:jc w:val="center"/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</w:rPr>
      </w:pPr>
      <w:r w:rsidRPr="005C1FB4">
        <w:rPr>
          <w:rFonts w:ascii="Angsana New" w:eastAsiaTheme="majorEastAsia" w:hAnsi="Angsana New" w:cs="Angsana New" w:hint="cs"/>
          <w:b/>
          <w:bCs/>
          <w:noProof/>
          <w:color w:val="000000" w:themeColor="text1"/>
          <w:sz w:val="32"/>
          <w:szCs w:val="32"/>
          <w:cs/>
        </w:rPr>
        <w:t>รูปที่ 2.7</w:t>
      </w:r>
      <w:r>
        <w:rPr>
          <w:rFonts w:ascii="Angsana New" w:eastAsiaTheme="majorEastAsia" w:hAnsi="Angsana New" w:cs="Angsana New" w:hint="cs"/>
          <w:b/>
          <w:bCs/>
          <w:noProof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ตัวอย่างสภาพแวดล้อมใน Gym</w:t>
      </w:r>
    </w:p>
    <w:p w14:paraId="6561ED9E" w14:textId="5E2D332B" w:rsidR="005038C4" w:rsidRDefault="005038C4" w:rsidP="005038C4">
      <w:pP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 w:rsidR="00E554F3"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โครงสร้างของ Gym ประกอบไปด้วยส่วนประกอบหลักๆ 3 ส่วน</w:t>
      </w:r>
    </w:p>
    <w:p w14:paraId="0710E678" w14:textId="480C4368" w:rsidR="00E554F3" w:rsidRDefault="00E554F3" w:rsidP="005038C4">
      <w:pP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</w:rPr>
      </w:pP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1. Observation</w:t>
      </w:r>
      <w:r w:rsidR="00417157"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 xml:space="preserve"> Wrapper </w:t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คือ สภาพแวดล้อม ณ จุดๆนั้นที่ปัญญาประดิษฐ์สามารถที่จะรับรู้และกระทำสิ่งต่างๆได้ เช่น เรายืนอยู่หน้าทางแยกที่มีอยู่สองทาง Observation จะเป็นภาพ ณ เวลานั้นที่เรารับรู้ว่ามีทางแยกที่สามารถเดินทางไปต่อได้</w:t>
      </w:r>
    </w:p>
    <w:p w14:paraId="5DB1647E" w14:textId="6597E074" w:rsidR="00E554F3" w:rsidRDefault="00E554F3" w:rsidP="005038C4">
      <w:pP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</w:rPr>
      </w:pP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2. Action</w:t>
      </w:r>
      <w:r w:rsidR="00417157"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 xml:space="preserve"> Wrapper</w:t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 xml:space="preserve"> คือ การกระทำใน Observation ที่เราสามารถทำได้ เช่น เราต้องการที่จะให้อาหารกับสุนัข Action จะเป็นการกระทำที่เป็นไปได้ทั้งหมด ไม่ว่าเราจะให้อาหารกับสุนัขด้วยการป้อนหรือจะใส่ในชามข้าว หรืออื่นๆที่จะเกิดขึ้นได้</w:t>
      </w:r>
    </w:p>
    <w:p w14:paraId="0A4F58A7" w14:textId="283D70FC" w:rsidR="00E554F3" w:rsidRDefault="00E554F3" w:rsidP="005038C4">
      <w:pP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</w:rPr>
      </w:pP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  <w:cs/>
        </w:rPr>
        <w:tab/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3. Reward</w:t>
      </w:r>
      <w:r w:rsidR="00417157"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 xml:space="preserve"> Wrapper</w:t>
      </w:r>
      <w:bookmarkStart w:id="22" w:name="_GoBack"/>
      <w:bookmarkEnd w:id="22"/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 xml:space="preserve"> คือ รางวัลที่ได้จากการกระทำเมื่อเรากระทำสำเร็จ เช่น เราฝึกสุนัขและเราขอมือ ถ้าสุนัขกระทำโดยการยื่นมือมาให้กับเราตอบ รางวัลที่ได้ก็จะเป็นผลดีเช่น ได้รับขนม แต่ถ้าเกิดเราขอมือสุนัขแต่สุนัขกัดมือของเรา สุนัขก็จะได้รางวัลที่เป็นผลเสียเช่น การดุ หรือไม่ให้ขนม</w:t>
      </w:r>
    </w:p>
    <w:p w14:paraId="28E2F855" w14:textId="59ED9788" w:rsidR="005038C4" w:rsidRDefault="005038C4" w:rsidP="005038C4">
      <w:pPr>
        <w:jc w:val="center"/>
        <w:rPr>
          <w:rFonts w:ascii="Angsana New" w:eastAsiaTheme="majorEastAsia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</w:rPr>
        <w:drawing>
          <wp:inline distT="0" distB="0" distL="0" distR="0" wp14:anchorId="5AC7B2AA" wp14:editId="291B8083">
            <wp:extent cx="1447800" cy="1397000"/>
            <wp:effectExtent l="0" t="0" r="0" b="0"/>
            <wp:docPr id="22" name="Picture 2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Unknown-2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7800" cy="139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DB22FD" w14:textId="2C5A83E7" w:rsidR="005038C4" w:rsidRPr="005038C4" w:rsidRDefault="005038C4" w:rsidP="005038C4">
      <w:pPr>
        <w:jc w:val="center"/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</w:rPr>
      </w:pPr>
      <w:r w:rsidRPr="005038C4">
        <w:rPr>
          <w:rFonts w:ascii="Angsana New" w:eastAsiaTheme="majorEastAsia" w:hAnsi="Angsana New" w:cs="Angsana New" w:hint="cs"/>
          <w:b/>
          <w:bCs/>
          <w:noProof/>
          <w:color w:val="000000" w:themeColor="text1"/>
          <w:sz w:val="32"/>
          <w:szCs w:val="32"/>
          <w:cs/>
        </w:rPr>
        <w:t>รูปที่ 2.8</w:t>
      </w:r>
      <w:r>
        <w:rPr>
          <w:rFonts w:ascii="Angsana New" w:eastAsiaTheme="majorEastAsia" w:hAnsi="Angsana New" w:cs="Angsana New" w:hint="cs"/>
          <w:b/>
          <w:bCs/>
          <w:noProof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eastAsiaTheme="majorEastAsia" w:hAnsi="Angsana New" w:cs="Angsana New" w:hint="cs"/>
          <w:noProof/>
          <w:color w:val="000000" w:themeColor="text1"/>
          <w:sz w:val="32"/>
          <w:szCs w:val="32"/>
          <w:cs/>
        </w:rPr>
        <w:t>โครงสร้างในการสร้างสภาพแวดล้อมของ Gym</w:t>
      </w:r>
    </w:p>
    <w:p w14:paraId="10AC8EE0" w14:textId="509ED896" w:rsidR="005C1FB4" w:rsidRPr="005C1FB4" w:rsidRDefault="004C60A0" w:rsidP="005C1FB4">
      <w:pPr>
        <w:pStyle w:val="ListParagraph"/>
        <w:numPr>
          <w:ilvl w:val="0"/>
          <w:numId w:val="5"/>
        </w:numPr>
      </w:pPr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Gym-retro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ป็นไลบรารีสำหรับการพัฒนาและเปรียบเทียบอัลกอริทึมของการเรียนรู้แบบเสริมกำลัง โดยมีเกมที่อยู่ในช่วงปี 2519 ถึง 2536 ตัวอย่างเช่น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Space Invader (2521)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ากเครื่อง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Atari 2600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>และ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 Sonic The Hedgehog (2534)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ากเครื่อง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Sega Genesis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นปี </w:t>
      </w:r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 xml:space="preserve">2561 ได้มีการการแข่งขันเกี่ยวกับการเรียนรู้แบบเสริมกำลังโดยใช้ </w:t>
      </w:r>
      <w:proofErr w:type="spellStart"/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Gym</w:t>
      </w:r>
      <w:proofErr w:type="spellEnd"/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-</w:t>
      </w:r>
      <w:proofErr w:type="spellStart"/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retro</w:t>
      </w:r>
      <w:proofErr w:type="spellEnd"/>
      <w:r w:rsidR="005038C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มาใช้ในการสร้างสภาพแวดล้อมเพื่อฝึกสอนให้กับปัญญาประดิษฐ์ เป็นการแข่งขันฝึกสอนปัญญาประดิษฐ์วิธีใดมีประสิทธิภาพมากที่สุด 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ในโครงงานจะใช้ไลบรารีในการสร้างสภาพแวดล้อม และการเรียนรู้แบบเสริมกำลังจะใช้จากไลบรารี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>Gym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หลัก</w:t>
      </w:r>
    </w:p>
    <w:p w14:paraId="0E3ACFDC" w14:textId="646A37AC" w:rsidR="005C1FB4" w:rsidRDefault="005C1FB4" w:rsidP="005C1FB4">
      <w:pPr>
        <w:jc w:val="center"/>
      </w:pPr>
      <w:r>
        <w:rPr>
          <w:noProof/>
        </w:rPr>
        <w:drawing>
          <wp:inline distT="0" distB="0" distL="0" distR="0" wp14:anchorId="40403A8E" wp14:editId="4083AC95">
            <wp:extent cx="2032000" cy="1422400"/>
            <wp:effectExtent l="0" t="0" r="0" b="0"/>
            <wp:docPr id="18" name="Picture 18" descr="A picture containing build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human.jp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32000" cy="142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FB194" w14:textId="4AF2BBD5" w:rsidR="005C1FB4" w:rsidRPr="005C1FB4" w:rsidRDefault="005C1FB4" w:rsidP="005C1FB4">
      <w:pPr>
        <w:jc w:val="center"/>
        <w:rPr>
          <w:rFonts w:ascii="Angsana New" w:hAnsi="Angsana New" w:cs="Angsana New" w:hint="cs"/>
          <w:sz w:val="32"/>
          <w:szCs w:val="32"/>
        </w:rPr>
      </w:pPr>
      <w:r w:rsidRPr="005C1FB4">
        <w:rPr>
          <w:rFonts w:ascii="Angsana New" w:hAnsi="Angsana New" w:cs="Angsana New" w:hint="cs"/>
          <w:b/>
          <w:bCs/>
          <w:sz w:val="32"/>
          <w:szCs w:val="32"/>
          <w:cs/>
        </w:rPr>
        <w:t>รูปที่ 2.</w:t>
      </w:r>
      <w:r w:rsidR="005038C4">
        <w:rPr>
          <w:rFonts w:ascii="Angsana New" w:hAnsi="Angsana New" w:cs="Angsana New" w:hint="cs"/>
          <w:b/>
          <w:bCs/>
          <w:sz w:val="32"/>
          <w:szCs w:val="32"/>
          <w:cs/>
        </w:rPr>
        <w:t>9</w:t>
      </w:r>
      <w:r w:rsidRPr="005C1FB4">
        <w:rPr>
          <w:rFonts w:ascii="Angsana New" w:hAnsi="Angsana New" w:cs="Angsana New" w:hint="cs"/>
          <w:b/>
          <w:bCs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sz w:val="32"/>
          <w:szCs w:val="32"/>
          <w:cs/>
        </w:rPr>
        <w:t xml:space="preserve">ตัวอย่างสภาพแวดล้อมใน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Gym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>-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Retro</w:t>
      </w:r>
      <w:proofErr w:type="spellEnd"/>
    </w:p>
    <w:p w14:paraId="31CE6611" w14:textId="77777777" w:rsidR="005C1FB4" w:rsidRPr="005C1FB4" w:rsidRDefault="004C60A0" w:rsidP="005C1FB4">
      <w:pPr>
        <w:pStyle w:val="ListParagraph"/>
        <w:numPr>
          <w:ilvl w:val="0"/>
          <w:numId w:val="5"/>
        </w:numPr>
      </w:pPr>
      <w:proofErr w:type="spellStart"/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Numpy</w:t>
      </w:r>
      <w:proofErr w:type="spellEnd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ที่ใช้สร้างสูตรการคำนวณที่เกี่ยวข้องกับ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ณิตศาสตร์ ภายในโครงงานนี้จะทำการเก็บค่าของการเรียนรู้แบบเสริมกำลัง และการจัดเก็บและดัดแปลงข้อมูลให้อยู่ในรูปแบบของเมทริก</w:t>
      </w:r>
      <w:proofErr w:type="spellStart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์</w:t>
      </w:r>
      <w:proofErr w:type="spellEnd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และแปลงรูปภาพของสภาพแวดล้อมเป็นอา</w:t>
      </w:r>
      <w:proofErr w:type="spellStart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รย์</w:t>
      </w:r>
      <w:proofErr w:type="spellEnd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นาดใหม่ที่ใช้สำหรับการนำไปประมวลผล</w:t>
      </w:r>
    </w:p>
    <w:p w14:paraId="3504F16D" w14:textId="77777777" w:rsidR="005C1FB4" w:rsidRPr="005C1FB4" w:rsidRDefault="004C60A0" w:rsidP="005C1FB4">
      <w:pPr>
        <w:pStyle w:val="ListParagraph"/>
        <w:numPr>
          <w:ilvl w:val="0"/>
          <w:numId w:val="5"/>
        </w:numPr>
      </w:pPr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Matplotlib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ป็นไลบรารีสำหรับการสร้างแผนภูมิสำหรับการวิเคราะห์ข้อมูล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นำมาใช้สำหรับการแสดงผลการทดลองออกมาทางรูปแบบของแผนภูมิของโครงงานในหัวข้อต่าง ๆ เพื่อนำมาสรุปผลการทดลอง</w:t>
      </w:r>
    </w:p>
    <w:p w14:paraId="278B2783" w14:textId="77777777" w:rsidR="005C1FB4" w:rsidRPr="005C1FB4" w:rsidRDefault="004C60A0" w:rsidP="005C1FB4">
      <w:pPr>
        <w:pStyle w:val="ListParagraph"/>
        <w:numPr>
          <w:ilvl w:val="0"/>
          <w:numId w:val="5"/>
        </w:numPr>
      </w:pPr>
      <w:proofErr w:type="spellStart"/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Keras</w:t>
      </w:r>
      <w:proofErr w:type="spellEnd"/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ไลบรารี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Deep learning 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ร่วมกับการทำงานของ การเรียนรู้แบบเสริมกำลัง ให้เป็นการทำงานแบบเชิงลึกเพื่อเพิ่มประสิทธิภาพการทำงานให้สูงขึ้น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ภายในโครงงานได้นำมาใช้สร้างโครงข่ายประสาทแบบคอนโวลูชันเพื่อนำมาประมวลผลของเอเจน</w:t>
      </w:r>
      <w:proofErr w:type="spellStart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</w:p>
    <w:p w14:paraId="35763AF3" w14:textId="0774D139" w:rsidR="004C60A0" w:rsidRPr="005C1FB4" w:rsidRDefault="004C60A0" w:rsidP="005C1FB4">
      <w:pPr>
        <w:pStyle w:val="ListParagraph"/>
        <w:numPr>
          <w:ilvl w:val="0"/>
          <w:numId w:val="5"/>
        </w:numPr>
        <w:rPr>
          <w:cs/>
        </w:rPr>
      </w:pPr>
      <w:r w:rsidRPr="005C1FB4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OpenCV</w:t>
      </w:r>
      <w:r w:rsidRPr="005C1FB4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 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</w:t>
      </w:r>
      <w:r w:rsidRPr="005C1FB4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ใช้ในการประมวลผลด้วยคอมพิวเตอร์แบบเรียลไทม์ ใช้ในการทำงานรูปแบบ </w:t>
      </w:r>
      <w:proofErr w:type="spellStart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Image</w:t>
      </w:r>
      <w:proofErr w:type="spellEnd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processing</w:t>
      </w:r>
      <w:proofErr w:type="spellEnd"/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ช่น กล้องจับความเร็วรถ หรือ ระบบสแกนใบหน้า</w:t>
      </w:r>
      <w:r w:rsidRPr="005C1FB4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5C1FB4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งานนี้ได้นำไลบรารีนี้สำหรับการแปลงภาพของสภาพแวดล้อมที่เป็นสี แปลงให้เป็นภาพขาวดำเพื่อลดขนาดของข้อมูลที่ใช้ประมวลผล</w:t>
      </w:r>
    </w:p>
    <w:p w14:paraId="13C04EB4" w14:textId="77777777" w:rsidR="004C60A0" w:rsidRPr="007B1C87" w:rsidRDefault="004C60A0" w:rsidP="004C60A0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5397FB5F" w14:textId="77777777" w:rsidR="004C60A0" w:rsidRPr="007B1C87" w:rsidRDefault="004C60A0" w:rsidP="004C60A0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ซึ่งเป็นเกมจากเคร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tari 2600</w:t>
      </w:r>
    </w:p>
    <w:p w14:paraId="08935D42" w14:textId="77777777" w:rsidR="004C60A0" w:rsidRPr="00617759" w:rsidRDefault="004C60A0" w:rsidP="004C60A0">
      <w:pPr>
        <w:rPr>
          <w:rFonts w:ascii="Angsana New" w:hAnsi="Angsana New" w:cs="Angsana New"/>
          <w:color w:val="000000" w:themeColor="text1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สภาพแวดล้อมที่ให้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ฝึก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้อมูลเกี่ยวกับเกมดังนี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้าหมายของเกมคือรับสิ่งของไม่ให้สิ่งตกลงสู่พื้น ถ้าหากรับไม่ได้จะเสียพลังชีวิต ถ้าหากว่ารับไม่ได้ครบสามครั้งหรือพลังชีวิตของเราหมด หมายความว่าแพ้</w:t>
      </w:r>
    </w:p>
    <w:p w14:paraId="1069DF73" w14:textId="186D561D" w:rsidR="004C60A0" w:rsidRDefault="004C60A0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1A8BF223" w14:textId="43F6967E" w:rsidR="00B10D01" w:rsidRDefault="00016AFE" w:rsidP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br w:type="page"/>
      </w:r>
    </w:p>
    <w:p w14:paraId="1EB2CB2A" w14:textId="54C1076A" w:rsidR="00016AFE" w:rsidRDefault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016AFE" w:rsidSect="00A72B24">
          <w:footerReference w:type="default" r:id="rId26"/>
          <w:headerReference w:type="first" r:id="rId27"/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1B0D529A" w14:textId="6B0AF701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0D3CBE40" w14:textId="46F5A4E2" w:rsidR="00234D0B" w:rsidRPr="004C60A0" w:rsidRDefault="00B10D01" w:rsidP="004C60A0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23" w:name="_Toc21347387"/>
      <w:bookmarkStart w:id="24" w:name="_Toc26138094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Start w:id="25" w:name="_Toc21347389"/>
      <w:bookmarkStart w:id="26" w:name="_Toc26138096"/>
      <w:bookmarkEnd w:id="23"/>
      <w:bookmarkEnd w:id="24"/>
    </w:p>
    <w:p w14:paraId="4B9F22B7" w14:textId="5A22443F" w:rsidR="00B10D01" w:rsidRPr="00C57A0A" w:rsidRDefault="00B10D01" w:rsidP="00B10D01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</w:t>
      </w:r>
      <w:r w:rsidR="004C60A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1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25"/>
      <w:bookmarkEnd w:id="26"/>
    </w:p>
    <w:p w14:paraId="33039395" w14:textId="00B697C7" w:rsidR="00B10D01" w:rsidRPr="007B1C87" w:rsidRDefault="00B10D01" w:rsidP="00B10D01">
      <w:pPr>
        <w:pStyle w:val="Heading3"/>
        <w:rPr>
          <w:rFonts w:asciiTheme="majorBidi" w:hAnsiTheme="majorBidi"/>
          <w:b/>
          <w:bCs/>
          <w:color w:val="000000" w:themeColor="text1"/>
          <w:sz w:val="32"/>
          <w:szCs w:val="32"/>
        </w:rPr>
      </w:pPr>
      <w:r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>3.</w:t>
      </w:r>
      <w:r w:rsidR="004C60A0">
        <w:rPr>
          <w:rFonts w:asciiTheme="majorBidi" w:hAnsiTheme="majorBidi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 xml:space="preserve">.1 </w:t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สร้างสภาพแวดล้อมสำหรับการนำเอเจน</w:t>
      </w:r>
      <w:proofErr w:type="spellStart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อยู่ในพื้นที่ที่กำหนด</w:t>
      </w:r>
    </w:p>
    <w:p w14:paraId="2B419173" w14:textId="77777777" w:rsidR="00B10D01" w:rsidRPr="0005632E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  <w:r w:rsidRPr="007B1C87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สภาพแวดล้อมที่ผู้จัดทำใช้ไลบรารี </w:t>
      </w:r>
      <w:r w:rsidRPr="007B1C87">
        <w:rPr>
          <w:rFonts w:asciiTheme="majorBidi" w:hAnsiTheme="majorBidi" w:cstheme="majorBidi"/>
          <w:sz w:val="32"/>
          <w:szCs w:val="32"/>
        </w:rPr>
        <w:t xml:space="preserve">Gym-retro </w:t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ในการนำสภาพแวดล้อมที่เป็นเกมคลาสสิก ซึ่งผู้ใช้ต้องนำไฟล์เกมที่ไลบรารีต้องการ เพื่อสามารถสร้างสภาพแวดล้อมที่ไลบรารีสนับสนุน โดยเกมที่ผู้จัดทำใช้เป็นสภาพแวดล้อมคือเกม </w:t>
      </w:r>
      <w:r w:rsidRPr="007B1C87">
        <w:rPr>
          <w:rFonts w:asciiTheme="majorBidi" w:hAnsiTheme="majorBidi" w:cstheme="majorBidi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sz w:val="32"/>
          <w:szCs w:val="32"/>
          <w:cs/>
        </w:rPr>
        <w:t>จากเครื่อง อาตาริ 2600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ดังรูปที่ 3.1</w:t>
      </w:r>
    </w:p>
    <w:p w14:paraId="0D75A5D9" w14:textId="77777777" w:rsidR="00B10D01" w:rsidRPr="007B1C87" w:rsidRDefault="00B10D01" w:rsidP="00B10D01"/>
    <w:p w14:paraId="75682ABA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317CD351" wp14:editId="1CC393C8">
            <wp:extent cx="3076575" cy="1922859"/>
            <wp:effectExtent l="0" t="0" r="0" b="1270"/>
            <wp:docPr id="8" name="Picture 8" descr="A picture containing monitor, screenshot,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117669" cy="1948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C2AEA" w14:textId="77777777" w:rsidR="00B10D01" w:rsidRPr="00DF29F3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1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ภาพของเกม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จากเครื่อง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tari2600</w:t>
      </w:r>
    </w:p>
    <w:p w14:paraId="77472AE5" w14:textId="3ECF37EA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ทำการนำเข้าไฟล์เกม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ใช้ชื่อไฟล์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Kaboom! (Paddle)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(CCE).bin”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สามารถสร้างสภาพแวดล้อมได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้องการไฟล์เกมที่ถูกต้องในการสร้างสภาพแวดล้อม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004595DF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การสร้างสภาพแวดล้อมโดยใช้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tro.mak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(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าก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สร้างสภาพแวดล้อมและมีลักษณะโครงสร้าง ดังตารางที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1</w:t>
      </w:r>
    </w:p>
    <w:p w14:paraId="08933719" w14:textId="2E4807D0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6089BC" w14:textId="51A0287A" w:rsidR="000A7ED6" w:rsidRPr="000A7ED6" w:rsidRDefault="000A7ED6" w:rsidP="000A7ED6">
      <w:pPr>
        <w:ind w:firstLine="720"/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1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4B729587" w14:textId="77777777" w:rsidTr="000A7ED6">
        <w:trPr>
          <w:jc w:val="center"/>
        </w:trPr>
        <w:tc>
          <w:tcPr>
            <w:tcW w:w="4145" w:type="dxa"/>
          </w:tcPr>
          <w:p w14:paraId="12B57E9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7" w:name="_Hlk25684416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57C569A4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400E50E" w14:textId="77777777" w:rsidTr="000A7ED6">
        <w:trPr>
          <w:jc w:val="center"/>
        </w:trPr>
        <w:tc>
          <w:tcPr>
            <w:tcW w:w="4145" w:type="dxa"/>
          </w:tcPr>
          <w:p w14:paraId="05DF2F3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5E231C4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210, 160, 3)</w:t>
            </w:r>
          </w:p>
        </w:tc>
      </w:tr>
      <w:tr w:rsidR="00B10D01" w:rsidRPr="007B1C87" w14:paraId="0EA18C90" w14:textId="77777777" w:rsidTr="000A7ED6">
        <w:trPr>
          <w:jc w:val="center"/>
        </w:trPr>
        <w:tc>
          <w:tcPr>
            <w:tcW w:w="4145" w:type="dxa"/>
          </w:tcPr>
          <w:p w14:paraId="315FF6F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9925A5D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spellStart"/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MultiBinary</w:t>
            </w:r>
            <w:proofErr w:type="spell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  <w:bookmarkEnd w:id="27"/>
    </w:tbl>
    <w:p w14:paraId="416D38CA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</w:rPr>
      </w:pPr>
    </w:p>
    <w:p w14:paraId="088EBB7A" w14:textId="77777777" w:rsidR="000A7ED6" w:rsidRDefault="000A7ED6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2A391805" w14:textId="77777777" w:rsidR="000A7ED6" w:rsidRDefault="000A7ED6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1628738E" w14:textId="66BAE03B" w:rsidR="00B10D01" w:rsidRPr="00197409" w:rsidRDefault="00B10D01" w:rsidP="00B10D01">
      <w:pPr>
        <w:ind w:firstLine="720"/>
        <w:rPr>
          <w:rFonts w:ascii="Angsana New" w:hAnsi="Angsana New" w:cs="Angsana New"/>
          <w:color w:val="000000" w:themeColor="text1"/>
          <w:cs/>
        </w:rPr>
      </w:pP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lastRenderedPageBreak/>
        <w:t>3.</w:t>
      </w:r>
      <w:r w:rsid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.2 คัดกรองการกระทำให้เหลือที่ต้องการตามสภาพแวดล้อม</w:t>
      </w:r>
    </w:p>
    <w:p w14:paraId="28E5BDB8" w14:textId="2EA0E3E6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ทำการสร้างสภาพแวดล้อมจะได้จำนวนการกระทำทั้งหมดจำนวน 8 แบบ ได้แก่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ึ้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ล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utton, Select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null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การเลือกบางการกระทำที่เหมาะสมกับสภาพแวดล้อมที่กำหนด โดย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ช้ปุ่มทั้งหมด 3 ปุ่ม ได้แก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Butto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ได้สร้างไฟล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iscretiz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.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y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2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คัดเลือกการกระทำที่ต้องการ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10ABF8FD" w14:textId="77777777" w:rsidR="00B10D01" w:rsidRPr="007B1C87" w:rsidRDefault="00B10D01" w:rsidP="00B10D01">
      <w:pPr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noProof/>
        </w:rPr>
        <w:drawing>
          <wp:inline distT="0" distB="0" distL="0" distR="0" wp14:anchorId="160932D4" wp14:editId="79EFBA51">
            <wp:extent cx="2600325" cy="3097203"/>
            <wp:effectExtent l="0" t="0" r="0" b="8255"/>
            <wp:docPr id="10" name="Picture 1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9070" cy="311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BBDC7" w14:textId="77777777" w:rsidR="00B10D01" w:rsidRPr="007B1C87" w:rsidRDefault="00B10D01" w:rsidP="00B10D01">
      <w:pPr>
        <w:keepNext/>
        <w:jc w:val="center"/>
      </w:pPr>
    </w:p>
    <w:p w14:paraId="162C5A28" w14:textId="77777777" w:rsidR="00B10D01" w:rsidRPr="007B1C87" w:rsidRDefault="00B10D01" w:rsidP="00B10D01">
      <w:pPr>
        <w:pStyle w:val="Caption"/>
        <w:jc w:val="center"/>
        <w:rPr>
          <w:rFonts w:asciiTheme="majorBidi" w:eastAsiaTheme="majorEastAsia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2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โครงสร้างของ </w:t>
      </w:r>
      <w:proofErr w:type="spellStart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ctionWrapper</w:t>
      </w:r>
      <w:proofErr w:type="spellEnd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และ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iscretizer.py</w:t>
      </w:r>
    </w:p>
    <w:p w14:paraId="3E8B625C" w14:textId="1A5BA58A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ได้ทำการเปลี่ยนการกระทำให้เหลือเพียงสามแบบซึ่งเปลี่ยนการกระทำในสภาพแวดล้อมดังตารางที่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2</w:t>
      </w:r>
    </w:p>
    <w:p w14:paraId="48EA4FE9" w14:textId="600880FF" w:rsidR="000A7ED6" w:rsidRDefault="000A7ED6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149B14B" w14:textId="19F4D3EC" w:rsidR="000A7ED6" w:rsidRPr="000A7ED6" w:rsidRDefault="000A7ED6" w:rsidP="000A7ED6">
      <w:pPr>
        <w:jc w:val="center"/>
        <w:rPr>
          <w:rFonts w:ascii="Angsana New" w:eastAsiaTheme="majorEastAsia" w:hAnsi="Angsana New" w:cs="Angsana New"/>
          <w:color w:val="000000" w:themeColor="text1"/>
          <w:sz w:val="32"/>
          <w:szCs w:val="32"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2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ครงสร้างของสภาพแวดล้อมหลังจากทำการแยกการกระทำที่ต้องการ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321EDB2E" w14:textId="77777777" w:rsidTr="000A7ED6">
        <w:trPr>
          <w:jc w:val="center"/>
        </w:trPr>
        <w:tc>
          <w:tcPr>
            <w:tcW w:w="4145" w:type="dxa"/>
          </w:tcPr>
          <w:p w14:paraId="0449353F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8" w:name="_Hlk25687374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078C72D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1F2E90C" w14:textId="77777777" w:rsidTr="000A7ED6">
        <w:trPr>
          <w:jc w:val="center"/>
        </w:trPr>
        <w:tc>
          <w:tcPr>
            <w:tcW w:w="4145" w:type="dxa"/>
          </w:tcPr>
          <w:p w14:paraId="64CB403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646B42E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 (210, 160, 3)</w:t>
            </w:r>
          </w:p>
        </w:tc>
      </w:tr>
      <w:tr w:rsidR="00B10D01" w:rsidRPr="007B1C87" w14:paraId="2641DE33" w14:textId="77777777" w:rsidTr="000A7ED6">
        <w:trPr>
          <w:jc w:val="center"/>
        </w:trPr>
        <w:tc>
          <w:tcPr>
            <w:tcW w:w="4145" w:type="dxa"/>
          </w:tcPr>
          <w:p w14:paraId="5EE32343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ACC9A2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 (8)</w:t>
            </w:r>
          </w:p>
        </w:tc>
      </w:tr>
      <w:bookmarkEnd w:id="28"/>
    </w:tbl>
    <w:p w14:paraId="4496CD18" w14:textId="245F04FF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  <w: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</w:t>
      </w:r>
      <w:r w:rsid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.3 ปรับขนาดภาพสำหรับการเป็นค่านำเข้าของโครงข่ายคอนโวลูชัน</w:t>
      </w:r>
    </w:p>
    <w:p w14:paraId="6846E85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หลังจากคัดกรองการกระทำที่ต้องการแล้ว ต้องทำการปรับภาพสำหรับการเป็นข้อมูลสำหรับโครงข่ายแบบคอนโวลูชัน โดยที่ค่านำเข้าคือภาพภายในเกมที่ทำการปรับขนาด และทำให้เป็นส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ค่าส่งออกคือ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องการกระทำทั้งหมด 3 แบบที่ได้คัดกรองไว้</w:t>
      </w:r>
    </w:p>
    <w:p w14:paraId="034C0430" w14:textId="0E87F094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แปลงค่าตาม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กี่ยวข้องจะลดขนาดของแต่ละภาพขนาด 84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x84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กเซล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จำนว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ฟรมมาต่อกันเพื่อให้ได้ค่ารับเข้าสำหรับโครงข่ายคอนโว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ที่เฟรมแรกคือ เฟรมภาพปัจจุบันและอีกสามเฟรมคือเฟรมก่อนเฟรมปัจจุบันตามลำดับ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164949DB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4A314AE" w14:textId="77777777" w:rsidR="00B10D01" w:rsidRPr="007B1C87" w:rsidRDefault="00B10D01" w:rsidP="00B10D01">
      <w:pPr>
        <w:keepNext/>
        <w:ind w:firstLine="720"/>
        <w:jc w:val="center"/>
      </w:pPr>
      <w:r w:rsidRPr="007B1C87">
        <w:rPr>
          <w:noProof/>
        </w:rPr>
        <w:drawing>
          <wp:inline distT="0" distB="0" distL="0" distR="0" wp14:anchorId="7CCBA451" wp14:editId="2B6BB109">
            <wp:extent cx="4980310" cy="3629025"/>
            <wp:effectExtent l="0" t="0" r="0" b="0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1372" cy="3658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D1194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3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โครงสร้างของสภาพแวดล้อมและ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Gym_Wrapper.py</w:t>
      </w:r>
    </w:p>
    <w:p w14:paraId="407847B6" w14:textId="42AE4A6E" w:rsidR="00B10D01" w:rsidRDefault="00B10D01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จะได้โครงสร้างที่พร้อมนำไปใช้กับโครงข่ายคอนโวลูชันดังตารางที่ 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3</w:t>
      </w:r>
    </w:p>
    <w:p w14:paraId="336A35EE" w14:textId="77777777" w:rsidR="000A7ED6" w:rsidRDefault="000A7ED6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163EF00" w14:textId="0CA3A862" w:rsidR="00B10D01" w:rsidRPr="000A7ED6" w:rsidRDefault="000A7ED6" w:rsidP="000A7ED6">
      <w:pPr>
        <w:jc w:val="center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3</w:t>
      </w:r>
      <w:r w:rsidRPr="000A7ED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โครงสร้างของสภาพแวดล้อมหลังจากการปรับ </w:t>
      </w:r>
      <w:r w:rsidRPr="000A7ED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A7ED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โวลูชัน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22B82556" w14:textId="77777777" w:rsidTr="000A7ED6">
        <w:trPr>
          <w:jc w:val="center"/>
        </w:trPr>
        <w:tc>
          <w:tcPr>
            <w:tcW w:w="4145" w:type="dxa"/>
          </w:tcPr>
          <w:p w14:paraId="51D4C3B1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6A643E55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21259284" w14:textId="77777777" w:rsidTr="000A7ED6">
        <w:trPr>
          <w:jc w:val="center"/>
        </w:trPr>
        <w:tc>
          <w:tcPr>
            <w:tcW w:w="4145" w:type="dxa"/>
          </w:tcPr>
          <w:p w14:paraId="0D7D21A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148082C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4</w:t>
            </w: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, 84, 84)</w:t>
            </w:r>
          </w:p>
        </w:tc>
      </w:tr>
      <w:tr w:rsidR="00B10D01" w:rsidRPr="007B1C87" w14:paraId="7D0DA7F9" w14:textId="77777777" w:rsidTr="000A7ED6">
        <w:trPr>
          <w:jc w:val="center"/>
        </w:trPr>
        <w:tc>
          <w:tcPr>
            <w:tcW w:w="4145" w:type="dxa"/>
          </w:tcPr>
          <w:p w14:paraId="3972885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79E5B99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p w14:paraId="51C34EF8" w14:textId="77777777" w:rsidR="00B10D01" w:rsidRPr="007B1C87" w:rsidRDefault="00B10D01" w:rsidP="00B10D01">
      <w:pP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</w:p>
    <w:p w14:paraId="4CB95510" w14:textId="1025171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 xml:space="preserve">โดยที่การเตรียมค่าเพื่อที่จะให้กับโครงข่ายแบบคอนโวลูชัน จะมีไฟล์ที่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ym_Wrappers.py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มีคลาสที่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rocressFrame84,</w:t>
      </w:r>
      <w:r w:rsidRPr="007B1C87"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rameStack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</w:p>
    <w:p w14:paraId="7D011FE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reprocessFrame8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แปลงขนาด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Spac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ภาพดังเดิมของสภาพแวดล้อมที่มี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ox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210, 160, 3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กลายเป็น 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ox(84, 84, 1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ทำการปรับขนาดและทำภาพให้เป็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ไปใช้ในการเก็บเป็นกลุ่มของภาพต่อไป</w:t>
      </w:r>
    </w:p>
    <w:p w14:paraId="2F31B9A2" w14:textId="77777777" w:rsidR="00B10D01" w:rsidRPr="001142A5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คลาสที่การจัดลำดับภาพที่ได้มาโดยให้ภาพที่ได้มาล่าสุดเป็นภาพแรกของการซ้อนภาพสำหรับการทำเป็นค่านำเข้าของโครงข่ายคอนโวลูชัน</w:t>
      </w:r>
    </w:p>
    <w:p w14:paraId="21AB5817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ck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ทำการซ้อนภาพจำนวน 4 ภาพเพื่อที่ทำการนำมาเป็นค่านำเข้าของโครงข่ายคอนโวลูชัน โดยมี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Lazy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ช่วยให้การจัดเก็บเกิดขึ้นภายในครั้งเดียวเพื่อประหยัดทรัพยากร</w:t>
      </w:r>
    </w:p>
    <w:p w14:paraId="455F34D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การปรับค่ารางวัลที่จะได้จากสภาพแวดล้อมเป็น 1 เมื่อได้รับรางวัลทางบว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osi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คือสามารถรับลูกระเบิดที่หล่นลงมา และ -1 เมื่อได้รางวัลทางลบ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Nega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0 เมื่อไม่มีอะไรเกิดขึ้น</w:t>
      </w:r>
    </w:p>
    <w:p w14:paraId="707ABE58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ผ่านคลาสทั้งหมดที่กล่าวมาจะได้สภาพแวดล้อมที่นำไปใช้กับโครงสร้างคอนโวลูชันต่อไป</w:t>
      </w:r>
    </w:p>
    <w:p w14:paraId="2FE5368C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76A6703" w14:textId="79F37F1B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ัล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อรึทึมที่นำมาใช้นั้นมีชื่อว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Double Deep Q Network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[14][15]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อัลกอริทึมที่พัฒนามาจาก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เมื่อมีการทำมากขึ้น อัตราการค้นหาวิธีใหม่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น้อยลง และจะเลือกใช้วิธีที่ดีที่สุดของค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จัดเก็บไว้ ซึ่งอาจจะไม่ใช่วิธีที่ดีที่สุด</w:t>
      </w:r>
    </w:p>
    <w:p w14:paraId="17FEA2E0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ทำการแบ่งโครงข่ายเป็นสองส่วน ส่วนแรกเป็นส่วนที่ใช้สำหรับเลือกการกระทำ และอีกหนึ่งส่วนเป็นส่วนของการคำนวณ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ฟังก์ชันจากการกระทำที่ได้เลือกไว้และนำทั้งสองโครงข่ายมารวมกันโดยนำค่าน้ำหนักของโครงข่ายของการกระทำ ไปยังโครงข่ายที่ใช้สำหรับการคำนวณ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Q-Value</w:t>
      </w:r>
    </w:p>
    <w:p w14:paraId="1EBB3B7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FE57178" w14:textId="77777777" w:rsidR="00B10D01" w:rsidRDefault="00B10D01" w:rsidP="00B10D01">
      <w:pPr>
        <w:keepNext/>
        <w:ind w:firstLine="720"/>
      </w:pPr>
      <w:r>
        <w:rPr>
          <w:noProof/>
        </w:rPr>
        <w:drawing>
          <wp:inline distT="0" distB="0" distL="0" distR="0" wp14:anchorId="5D73789D" wp14:editId="31E710C7">
            <wp:extent cx="4486275" cy="1587019"/>
            <wp:effectExtent l="0" t="0" r="0" b="0"/>
            <wp:docPr id="13" name="Picture 13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514" cy="1590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3EBA45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  <w:t>4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โครงสร้างของโครงข่าย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ouble Deep Q Network</w:t>
      </w:r>
    </w:p>
    <w:p w14:paraId="2FA8E919" w14:textId="66A6F25F" w:rsidR="00016AFE" w:rsidRDefault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2DAD0752" w14:textId="77777777" w:rsidR="00016AFE" w:rsidRDefault="00016AFE" w:rsidP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016AFE" w:rsidSect="00016AFE"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61687F39" w14:textId="77777777" w:rsidR="00B10D01" w:rsidRPr="007B1C87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29" w:name="_Toc26138097"/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ทที่ 4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ผลการทดลองเบื้องต้น</w:t>
      </w:r>
      <w:bookmarkEnd w:id="29"/>
    </w:p>
    <w:p w14:paraId="00E58899" w14:textId="77777777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  <w:t xml:space="preserve">จากที่ผู้จัดทำได้ไปศึกษา ค้นคว้า และลองทำการทดลองมา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ทำการทดลองโดยใช้เกม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Kaboom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องเครื่องเกง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Atari 2600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เป็นเครื่องเกมสมัยก่อน รางวัลที่ให้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ด้วยกั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ูปแบบ คือ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เมื่อเวลาที่สามารถรับระเบิดได้นั้น ก็จะได้รับรางวัลเป็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คะแนน แต่ถ้าหากว่ารับระเบิดไม่ได้นั้นรางวัลที่ได้ก็จะเป็น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1</w:t>
      </w:r>
    </w:p>
    <w:p w14:paraId="00B615BA" w14:textId="3BB971B4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ในการทดลองนี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ได้ใช้อัลกอริทึม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DDQN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(</w:t>
      </w:r>
      <w:r>
        <w:rPr>
          <w:rFonts w:ascii="Angsana New" w:hAnsi="Angsana New" w:cs="Angsana New"/>
          <w:color w:val="000000"/>
          <w:sz w:val="32"/>
          <w:szCs w:val="32"/>
        </w:rPr>
        <w:t>Double Deep Q Network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B</w:t>
      </w:r>
      <w:proofErr w:type="spellStart"/>
      <w:r w:rsidRPr="007B1C87">
        <w:rPr>
          <w:rFonts w:ascii="Angsana New" w:hAnsi="Angsana New" w:cs="Angsana New"/>
          <w:color w:val="000000"/>
          <w:sz w:val="32"/>
          <w:szCs w:val="32"/>
        </w:rPr>
        <w:t>atch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size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นาด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2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โดยที่เราจะให้มีการ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วมกับการสุ่มการกระทำ เพื่อที่จะนำข้อมูลจากที่สุ่มการกระทำไปทำ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กำหนดไว้ทั้งหมด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,000,00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จะแบ่งเป็นเป็นการสุ่มการกระทำ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0.1%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หรือก็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,000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ารกระทำ</w:t>
      </w:r>
    </w:p>
    <w:p w14:paraId="646C2044" w14:textId="39B5F014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ในการทดลองนี้ได้กำหนดเกม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จากเครื่อง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Atari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2600 มาทำการทดสอบ โดย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ผู้จัดทำ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้องทำการสร้างสภาพแวดล้อม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พื่อที่จะ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สามารถทำการเล่นเกมได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ี่สร้างสภาพแวดล้อมเสร็จ ระบบจะนำสภาพแวดล้อมที่สร้างไปให้เอเจน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/>
          <w:sz w:val="32"/>
          <w:szCs w:val="32"/>
          <w:cs/>
        </w:rPr>
        <w:t>ทำการเรียนรู้ผ่านโครงสร้างของการเรียนรู้แบบเสริมกำลังที่มีโครงข่ายประสาทแบบคอนโวลูชัน โดยในการกระทำชุดแรกจะเป็นการสุ่มการกระทำจำนวนตามที่กำหนด ก็จะนำข้อมูลที่ได้ไปใช้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ำการเรียนรู้สำเร็จจะแสดงข้อมูลออกมาในรูปแบบกราฟ และ โมเดลสำหรับการนำไปทดสอบต่อไป</w:t>
      </w:r>
    </w:p>
    <w:p w14:paraId="231EAFAD" w14:textId="33A63344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bookmarkStart w:id="30" w:name="_Toc26138098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1 การฝึก</w:t>
      </w:r>
      <w:r w:rsidR="001C7821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สอน</w:t>
      </w:r>
      <w:bookmarkEnd w:id="30"/>
    </w:p>
    <w:p w14:paraId="6B463857" w14:textId="5D981CA5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noProof/>
          <w:color w:val="000000"/>
          <w:sz w:val="32"/>
          <w:szCs w:val="32"/>
        </w:rPr>
        <w:drawing>
          <wp:anchor distT="0" distB="0" distL="114300" distR="114300" simplePos="0" relativeHeight="251668480" behindDoc="0" locked="0" layoutInCell="1" allowOverlap="1" wp14:anchorId="7E4785D6" wp14:editId="18E65B28">
            <wp:simplePos x="0" y="0"/>
            <wp:positionH relativeFrom="column">
              <wp:posOffset>1609725</wp:posOffset>
            </wp:positionH>
            <wp:positionV relativeFrom="paragraph">
              <wp:posOffset>1163955</wp:posOffset>
            </wp:positionV>
            <wp:extent cx="2200910" cy="1781175"/>
            <wp:effectExtent l="0" t="0" r="8890" b="9525"/>
            <wp:wrapSquare wrapText="bothSides"/>
            <wp:docPr id="15" name="Picture 1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core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091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นการเรียนรู้แบบเสริมกำลัง จะประเมินความถูกต้องของ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ด้วยวิธีการให้ทดสอบกับตัว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โดยคะแนนที่เรานำมาทำการสร้างกราฟนั้นเราจะใช้คะแนนเฉลี่ยทุก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ๆ 10 รอบของการเล่นเกม ถ้าหากว่าคะแนนที่แสดงออกมาดีขึ้น แสดงว่า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นั้นมีประสิทธิภาพ โดยปกติแล้วคนจะเล่นคะแนนเฉลี่ยประมาณ 10 คะแนน</w:t>
      </w:r>
    </w:p>
    <w:p w14:paraId="7FEC6028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2A31D6CB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5509F1C0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798C41F1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14CAA9AC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DDBED59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92D3C36" w14:textId="77777777" w:rsidR="00B10D01" w:rsidRDefault="00B10D01" w:rsidP="00B10D01">
      <w:pPr>
        <w:pStyle w:val="NormalWeb"/>
        <w:spacing w:before="0" w:beforeAutospacing="0" w:after="0" w:afterAutospacing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</w:p>
    <w:p w14:paraId="176BA508" w14:textId="6973D39D" w:rsidR="00B10D01" w:rsidRPr="007B1C87" w:rsidRDefault="00B10D01" w:rsidP="00B10D01">
      <w:pPr>
        <w:pStyle w:val="NormalWeb"/>
        <w:spacing w:before="0" w:beforeAutospacing="0" w:after="0" w:afterAutospacing="0"/>
        <w:jc w:val="center"/>
        <w:rPr>
          <w:rFonts w:ascii="Angsana New" w:hAnsi="Angsana New" w:cs="Angsana New"/>
          <w:color w:val="000000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รูปที่ </w:t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4.1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</w:p>
    <w:p w14:paraId="17A6ED57" w14:textId="28B051F4" w:rsidR="00B10D01" w:rsidRPr="00A52962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 w:hint="cs"/>
          <w:noProof/>
          <w:color w:val="000000"/>
          <w:sz w:val="32"/>
          <w:szCs w:val="32"/>
        </w:rPr>
        <w:lastRenderedPageBreak/>
        <w:drawing>
          <wp:anchor distT="0" distB="0" distL="114300" distR="114300" simplePos="0" relativeHeight="251669504" behindDoc="0" locked="0" layoutInCell="1" allowOverlap="1" wp14:anchorId="4CB60F21" wp14:editId="188C8273">
            <wp:simplePos x="0" y="0"/>
            <wp:positionH relativeFrom="column">
              <wp:posOffset>329565</wp:posOffset>
            </wp:positionH>
            <wp:positionV relativeFrom="paragraph">
              <wp:posOffset>187</wp:posOffset>
            </wp:positionV>
            <wp:extent cx="2199600" cy="1720800"/>
            <wp:effectExtent l="0" t="0" r="0" b="0"/>
            <wp:wrapSquare wrapText="bothSides"/>
            <wp:docPr id="19" name="Picture 19" descr="A screenshot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q.png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noProof/>
          <w:color w:val="000000"/>
          <w:sz w:val="36"/>
          <w:szCs w:val="36"/>
        </w:rPr>
        <w:drawing>
          <wp:anchor distT="0" distB="0" distL="114300" distR="114300" simplePos="0" relativeHeight="251670528" behindDoc="0" locked="0" layoutInCell="1" allowOverlap="1" wp14:anchorId="5843BD1C" wp14:editId="14455FA1">
            <wp:simplePos x="0" y="0"/>
            <wp:positionH relativeFrom="column">
              <wp:posOffset>3232336</wp:posOffset>
            </wp:positionH>
            <wp:positionV relativeFrom="paragraph">
              <wp:posOffset>299</wp:posOffset>
            </wp:positionV>
            <wp:extent cx="2199600" cy="1728000"/>
            <wp:effectExtent l="0" t="0" r="0" b="0"/>
            <wp:wrapSquare wrapText="bothSides"/>
            <wp:docPr id="20" name="Picture 2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accuracy.png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</w:p>
    <w:p w14:paraId="79EBD661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78C34C8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08D1CC14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738ED28F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4930BA19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D603E8D" w14:textId="21379FF2" w:rsidR="00B10D01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 xml:space="preserve">   </w:t>
      </w:r>
      <w:r w:rsidRPr="00944112"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>รูปที่ 4.2</w:t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        รูปที่ 4.3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A</w:t>
      </w:r>
      <w:proofErr w:type="spellStart"/>
      <w:r w:rsidRPr="009D34E1">
        <w:rPr>
          <w:rFonts w:ascii="Angsana New" w:hAnsi="Angsana New" w:cs="Angsana New"/>
          <w:color w:val="000000"/>
          <w:sz w:val="32"/>
          <w:szCs w:val="32"/>
        </w:rPr>
        <w:t>ccuracy</w:t>
      </w:r>
      <w:proofErr w:type="spellEnd"/>
    </w:p>
    <w:p w14:paraId="204C8F86" w14:textId="77777777" w:rsidR="00B10D01" w:rsidRPr="00944112" w:rsidRDefault="00B10D01" w:rsidP="00B10D01"/>
    <w:p w14:paraId="342ADB87" w14:textId="77777777" w:rsidR="00B10D01" w:rsidRDefault="00B10D01" w:rsidP="00B10D01">
      <w:pPr>
        <w:jc w:val="center"/>
      </w:pPr>
      <w:r>
        <w:rPr>
          <w:noProof/>
        </w:rPr>
        <w:drawing>
          <wp:inline distT="0" distB="0" distL="0" distR="0" wp14:anchorId="6AE0F024" wp14:editId="526984CC">
            <wp:extent cx="2156400" cy="1720800"/>
            <wp:effectExtent l="0" t="0" r="3175" b="0"/>
            <wp:docPr id="21" name="Picture 21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loss.png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64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48755" w14:textId="77777777" w:rsidR="00B10D01" w:rsidRPr="00944112" w:rsidRDefault="00B10D01" w:rsidP="00B10D01">
      <w:pPr>
        <w:jc w:val="center"/>
        <w:rPr>
          <w:rFonts w:ascii="Angsana New" w:hAnsi="Angsana New" w:cs="Angsana New"/>
          <w:sz w:val="32"/>
          <w:szCs w:val="32"/>
        </w:rPr>
      </w:pPr>
      <w:r w:rsidRPr="00944112">
        <w:rPr>
          <w:rFonts w:ascii="Angsana New" w:hAnsi="Angsana New" w:cs="Angsana New"/>
          <w:b/>
          <w:bCs/>
          <w:sz w:val="32"/>
          <w:szCs w:val="32"/>
          <w:cs/>
        </w:rPr>
        <w:t>รูปที่ 4.4</w:t>
      </w:r>
      <w:r w:rsidRPr="00944112">
        <w:rPr>
          <w:rFonts w:ascii="Angsana New" w:hAnsi="Angsana New" w:cs="Angsana New"/>
          <w:sz w:val="32"/>
          <w:szCs w:val="32"/>
          <w:cs/>
        </w:rPr>
        <w:t xml:space="preserve"> กราฟแสดง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</w:t>
      </w:r>
      <w:r w:rsidRPr="00944112">
        <w:rPr>
          <w:rFonts w:ascii="Angsana New" w:hAnsi="Angsana New" w:cs="Angsana New"/>
          <w:sz w:val="32"/>
          <w:szCs w:val="32"/>
          <w:cs/>
        </w:rPr>
        <w:t>oss</w:t>
      </w:r>
      <w:proofErr w:type="spellEnd"/>
    </w:p>
    <w:p w14:paraId="5938B80C" w14:textId="77777777" w:rsidR="00B10D01" w:rsidRDefault="00B10D01" w:rsidP="00B10D01"/>
    <w:p w14:paraId="6FF97B0C" w14:textId="773EF8F7" w:rsidR="00B10D01" w:rsidRPr="009D34E1" w:rsidRDefault="00B10D01" w:rsidP="00B10D01">
      <w:pPr>
        <w:rPr>
          <w:rFonts w:ascii="Angsana New" w:hAnsi="Angsana New" w:cs="Angsana New"/>
          <w:sz w:val="32"/>
          <w:szCs w:val="32"/>
          <w:cs/>
        </w:rPr>
      </w:pPr>
      <w:r>
        <w:rPr>
          <w:cs/>
        </w:rPr>
        <w:tab/>
      </w:r>
      <w:r>
        <w:rPr>
          <w:rFonts w:ascii="Angsana New" w:hAnsi="Angsana New" w:cs="Angsana New" w:hint="cs"/>
          <w:sz w:val="32"/>
          <w:szCs w:val="32"/>
          <w:cs/>
        </w:rPr>
        <w:t xml:space="preserve">รูปภาพที่ 4.2, 4.3 และ 4.4 เป็นกราฟแสดงให้เห็นถึง 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function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>, ค่าความแม่นยำ, ค่าการสูญเสีย ตามลำดับโดยที่ Q-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เป็นค่าที่</w:t>
      </w:r>
      <w:r w:rsidR="008B3B16">
        <w:rPr>
          <w:rFonts w:ascii="Angsana New" w:hAnsi="Angsana New" w:cs="Angsana New" w:hint="cs"/>
          <w:sz w:val="32"/>
          <w:szCs w:val="32"/>
          <w:cs/>
        </w:rPr>
        <w:t>แสดงถึงว่าการกระทำ</w:t>
      </w:r>
      <w:r w:rsidR="00234D0B">
        <w:rPr>
          <w:rFonts w:ascii="Angsana New" w:hAnsi="Angsana New" w:cs="Angsana New" w:hint="cs"/>
          <w:sz w:val="32"/>
          <w:szCs w:val="32"/>
          <w:cs/>
        </w:rPr>
        <w:t>ที่เลือกมาภายใต้สถานะหนึ่งทำให้ไปถึงเป้าหมายได้ดีขึ้นเพียงใด</w:t>
      </w:r>
      <w:r>
        <w:rPr>
          <w:rFonts w:ascii="Angsana New" w:hAnsi="Angsana New" w:cs="Angsana New" w:hint="cs"/>
          <w:sz w:val="32"/>
          <w:szCs w:val="32"/>
          <w:cs/>
        </w:rPr>
        <w:t xml:space="preserve"> ถัดมา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บ่งบอกถึงความแม่นยำของข้อมูลยิ่งกราฟยิ่งมีขนาดสูงเท่าใดจะหมายถึงข้อมูล และสุดท้าย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oss</w:t>
      </w:r>
      <w:proofErr w:type="spellEnd"/>
    </w:p>
    <w:p w14:paraId="50F281A1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bookmarkStart w:id="31" w:name="_Toc26138099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2 ประเมินผลการทดลองที่เกิดขึ้น</w:t>
      </w:r>
      <w:bookmarkEnd w:id="31"/>
    </w:p>
    <w:p w14:paraId="0263EA83" w14:textId="577FAA6A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จากผลการทดลองที่เกิดขึ้นข้างต้นได้ประสบปัญหา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พอถึงจุดช่วงหนึ่งเครื่องคอมพิวเตอร์ที่ใช้ใน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กิดอาการหยุดการตอบสนอง ทำให้ไม่สามารถทดลอง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กับปัญญาประดิษฐ์ได้ตามที่กำหนด การกระทำที่เกิดขึ้นก่อนที่เครื่องคอมพิวเตอร์จะเกิดอาการไม่ตอบสนองคืออยู่ในช่วงการกระทำที่ 2,000,000 การกระทำ ทำให้ไม่สามารถระบุได้ชัดเจนว่า โมเดลที่ถูก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ผลลัพธ์ที่ดีมากน้อยเพียงใด</w:t>
      </w:r>
    </w:p>
    <w:p w14:paraId="4E286214" w14:textId="77777777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นื่องจากเกิดข้อผิดพลาดจึงทำให้เราไม่ได้นำโมเดลที่ได้ไปทำการทดสอบดูว่าดีมากน้อยแค่ไหน เพราะเป็นโมเดลที่ไม่สมบูรณ์</w:t>
      </w:r>
    </w:p>
    <w:p w14:paraId="065C6765" w14:textId="406B77B1" w:rsidR="00B10D01" w:rsidRDefault="00B10D01" w:rsidP="00B10D01">
      <w:pPr>
        <w:rPr>
          <w:cs/>
        </w:rPr>
      </w:pPr>
    </w:p>
    <w:p w14:paraId="396F7F63" w14:textId="77777777" w:rsidR="00016AFE" w:rsidRDefault="00B10D01">
      <w:pPr>
        <w:rPr>
          <w:cs/>
        </w:rPr>
        <w:sectPr w:rsidR="00016AFE" w:rsidSect="00016AFE"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  <w:r>
        <w:rPr>
          <w:cs/>
        </w:rPr>
        <w:br w:type="page"/>
      </w:r>
    </w:p>
    <w:p w14:paraId="7A6F1590" w14:textId="2788730B" w:rsidR="00B10D01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2" w:name="_Toc26138100"/>
      <w:r w:rsidRPr="007B1C87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lastRenderedPageBreak/>
        <w:t>บทที่ 5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บทสรุป</w:t>
      </w:r>
      <w:bookmarkEnd w:id="32"/>
    </w:p>
    <w:p w14:paraId="38B2403E" w14:textId="543E2037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3" w:name="_Toc26138101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1 สรุปผลการดำเนินงาน</w:t>
      </w:r>
      <w:bookmarkEnd w:id="33"/>
    </w:p>
    <w:p w14:paraId="41AA6181" w14:textId="6F3976B5" w:rsidR="00B10D01" w:rsidRDefault="00B10D01" w:rsidP="0025014D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 w:hint="cs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ากการได้ทำการศึกษาเรื่องการเรียนรู้แบบเสริมกำลัง ทำให้เราทราบว่าการเรียนรู้แบบเสริมกำลังมีโครงสร้าง และมีหลักการทำงานเป็นอย่างไร ผู้จัดทำได้ใช้เวลา 2 อาทิตย์ในการทำความเข้าใจกับการเรียนรู้แบบเสริมกำลังคร่าว ๆ ทำการค้นคว้าว่าไลบรารีที่จำเป็นต้องใช้ในการทำการเรียนรู้แบบเสริมกำลัง หลังจากนั้นได้ทดลองสร้างสภาพแวดล้อมให้กับเกมที่ต้องการจะนำมาใช้กับการเรียนรู้แบบเสริมกำลัง ต่อมาได้ทำการศึกษาวิธีที่จะใช้ในการฝึกสอนให้กับปัญญาประดิษฐ์ ว่ามีวิธีใดบ้างที่จะได้ประสิทธิภาพบ้าง เราจึงได้พบว่ามีวิธีการใช้ DDQN อัลกอริทึม ที่ช่วยในการฝึกสอนให้กับปัญญาประดิษฐ์นั้นได้ผลลัพธ์ที่ดีกับเกมรูปแบบอื่น ทำให้มีความสนใจกับอัลกอริทึมนี้และนำมาทดลองใช้</w:t>
      </w:r>
    </w:p>
    <w:p w14:paraId="74819226" w14:textId="5808165B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4" w:name="_Toc26138102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2 ปัญหาและอุปสรรค</w:t>
      </w:r>
      <w:bookmarkEnd w:id="34"/>
    </w:p>
    <w:p w14:paraId="01D82F3B" w14:textId="0A8BE0BD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ปัญหาคอมพิวเตอร์ไม่มีการตอบสนองในระหว่างการฝึกสอนให้กับปัญญาประดิษฐ์ ทำให้ไม่สามารถทำการฝึกสอนต่อ และการเรียนรู้แบบเสริมกำลังเป็นเรื่องที่มีผู้ศึกษาไม่มากนักทำให้การสืบค้นข้อมูลในช่วงแรกเป็นไปค่อนข้างลำบาก และวิทยานิพนธ์ที่สืบค้นส่วนใหญ่เป็นเนื้อที่ใหญ่กว่าโครงงานของเราเป็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ย่างมาก</w:t>
      </w:r>
    </w:p>
    <w:p w14:paraId="33396430" w14:textId="49605B3C" w:rsidR="0025014D" w:rsidRPr="0025014D" w:rsidRDefault="0025014D" w:rsidP="00B10D01">
      <w:pP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</w:pP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3 แผน</w:t>
      </w:r>
      <w: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งาน</w:t>
      </w: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สำหรับ</w:t>
      </w:r>
      <w: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การศึกษา</w:t>
      </w: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ต่อ</w:t>
      </w:r>
    </w:p>
    <w:p w14:paraId="72358F32" w14:textId="0728B053" w:rsidR="00B10D01" w:rsidRDefault="0025014D">
      <w:pPr>
        <w:rPr>
          <w:rFonts w:ascii="Angsana New" w:hAnsi="Angsana New" w:cs="Angsana New" w:hint="cs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ิ่งที่สนใจจะศึกษากันต่อไปคือ ผู้จัดทำจะนำอัลกอริทึมอื่น ๆ ที่ใช้ในการฝึกสอนให้กับปัญญาประดิษฐ์มาเปรียบเทียบเพื่อค้นหาอัลกอริทึมที่มีความเหมาะสมกับเกมนี้มากที่สุด และทดลองนำโมเดลที่ได้จากการทดสอบไปใช้กับเกมจริง เพื่อทดสอบว่าโมเดลที่ได้รับการทดสอบมีปัญหากับการนำเกมจริงมาใช้ทดสอบเล่นหรือไม่</w:t>
      </w:r>
      <w:r w:rsidR="00B10D01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0BC36AA0" w14:textId="77777777" w:rsidR="00B10D01" w:rsidRPr="00B10D01" w:rsidRDefault="00B10D01" w:rsidP="00B10D01">
      <w:pPr>
        <w:pStyle w:val="Heading1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5" w:name="_Toc26138103"/>
      <w:r w:rsidRPr="00B10D01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  <w:bookmarkEnd w:id="35"/>
    </w:p>
    <w:p w14:paraId="62DE4088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Vinyals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Oriol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Starcraft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ii: A new challenge for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preprint arXiv:1708.04782 (2017).</w:t>
      </w:r>
    </w:p>
    <w:p w14:paraId="035E9B65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Introduction of reinforcement learning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5F7C1A13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Markov Decision Process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3701476F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Brockman, Greg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Opena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gym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606.01540 (2016).</w:t>
      </w:r>
    </w:p>
    <w:p w14:paraId="471E42D1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Nichol, Alex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otta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learn fast: A new benchmark for generalization in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rl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4.03720 (2018).</w:t>
      </w:r>
    </w:p>
    <w:p w14:paraId="6EF62F6E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6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Volodymyr, et al. "Human-level control through deep reinforcement learning." Nature 518.7540 (2015): 529.</w:t>
      </w:r>
    </w:p>
    <w:p w14:paraId="75867130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7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Volodymyr, et al. "Playing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tar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with deep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312.5602 (2013).</w:t>
      </w:r>
    </w:p>
    <w:p w14:paraId="41B143BC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8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Volodymyr, et al. "Asynchronous methods for deep reinforcement learning." International conference on machine learning. 2016.</w:t>
      </w:r>
    </w:p>
    <w:p w14:paraId="48806288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9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Fujimoto, Scot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erke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van Hoof, and David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eger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 "Addressing function approximation error in actor-critic methods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2.09477 (2018).</w:t>
      </w:r>
    </w:p>
    <w:p w14:paraId="0050D014" w14:textId="77777777" w:rsidR="00B10D01" w:rsidRPr="00B10D01" w:rsidRDefault="00B10D01" w:rsidP="00B10D01">
      <w:pPr>
        <w:widowControl w:val="0"/>
        <w:autoSpaceDE w:val="0"/>
        <w:autoSpaceDN w:val="0"/>
        <w:adjustRightInd w:val="0"/>
        <w:ind w:left="640" w:hanging="640"/>
        <w:jc w:val="thaiDistribute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begin" w:fldLock="1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instrText xml:space="preserve">ADDIN Mendeley Bibliography CSL_BIBLIOGRAPHY </w:instrTex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separate"/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>[10]</w:t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ab/>
        <w:t>Y. Duan, X. Chen, R. Houthooft, J. Schulman, and P. Abbeel, “Benchmarking deep reinforcement learning for continuous control,” in International Conference on Machine Learning, 2016, pp. 1329–1338.</w:t>
      </w:r>
    </w:p>
    <w:p w14:paraId="374B4C7C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end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6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towardsdatascience.com/atari-reinforcement-learning-in-depth-part-1-ddqn-ceaa762a546f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>เข้าถึงข้อมูลเมื่อ 28/11/2019</w:t>
        </w:r>
      </w:hyperlink>
    </w:p>
    <w:p w14:paraId="5EC1F3E2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7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github.com/openai/retro-baselines/blob/master/agents/sonic_util.py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 xml:space="preserve">เข้าถึงข้อมูลเมื่อ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>28/11/2019</w:t>
        </w:r>
      </w:hyperlink>
    </w:p>
    <w:p w14:paraId="51B60E3A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https://www.freecodecamp.org/news/an-introduction-to-deep-q-learning-lets-play-doom-54d02d8017d8/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ข้าถึงข้อมูลเมื่อ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28/11/2019</w:t>
      </w:r>
    </w:p>
    <w:p w14:paraId="504C9AD7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1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Van 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Arthur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uez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and David Silver. "Deep reinforcement learning with double q-learning." Thirtieth AAAI conference on artificial intelligence. 2016.</w:t>
      </w:r>
    </w:p>
    <w:p w14:paraId="25DD06CB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V. "Double Q-learning." Advances in Neural Information Processing Systems. 2010.</w:t>
      </w:r>
    </w:p>
    <w:p w14:paraId="4AB38840" w14:textId="77777777" w:rsidR="008C4ABB" w:rsidRPr="00374030" w:rsidRDefault="008C4ABB" w:rsidP="00B10D01"/>
    <w:sectPr w:rsidR="008C4ABB" w:rsidRPr="00374030" w:rsidSect="00016AFE">
      <w:type w:val="continuous"/>
      <w:pgSz w:w="11900" w:h="16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06CC1A" w14:textId="77777777" w:rsidR="00170B9B" w:rsidRDefault="00170B9B" w:rsidP="00374030">
      <w:r>
        <w:separator/>
      </w:r>
    </w:p>
  </w:endnote>
  <w:endnote w:type="continuationSeparator" w:id="0">
    <w:p w14:paraId="787EB9FC" w14:textId="77777777" w:rsidR="00170B9B" w:rsidRDefault="00170B9B" w:rsidP="003740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405739324"/>
      <w:docPartObj>
        <w:docPartGallery w:val="Page Numbers (Bottom of Page)"/>
        <w:docPartUnique/>
      </w:docPartObj>
    </w:sdtPr>
    <w:sdtContent>
      <w:p w14:paraId="76A1549A" w14:textId="3AC3FEEF" w:rsidR="003B7775" w:rsidRDefault="003B7775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017119AA" w14:textId="77777777" w:rsidR="003B7775" w:rsidRDefault="003B777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875571542"/>
      <w:docPartObj>
        <w:docPartGallery w:val="Page Numbers (Bottom of Page)"/>
        <w:docPartUnique/>
      </w:docPartObj>
    </w:sdtPr>
    <w:sdtContent>
      <w:p w14:paraId="4EC1C464" w14:textId="4FFB132D" w:rsidR="003B7775" w:rsidRDefault="003B7775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I</w:t>
        </w:r>
        <w:r>
          <w:rPr>
            <w:rStyle w:val="PageNumber"/>
            <w:cs/>
          </w:rPr>
          <w:fldChar w:fldCharType="end"/>
        </w:r>
      </w:p>
    </w:sdtContent>
  </w:sdt>
  <w:p w14:paraId="0F2CDD37" w14:textId="77777777" w:rsidR="003B7775" w:rsidRDefault="003B777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25F04" w14:textId="77777777" w:rsidR="003B7775" w:rsidRDefault="003B777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E42E78" w14:textId="77777777" w:rsidR="003B7775" w:rsidRDefault="003B777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BC9072" w14:textId="77777777" w:rsidR="003B7775" w:rsidRDefault="003B777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9B0280" w14:textId="77777777" w:rsidR="00170B9B" w:rsidRDefault="00170B9B" w:rsidP="00374030">
      <w:r>
        <w:separator/>
      </w:r>
    </w:p>
  </w:footnote>
  <w:footnote w:type="continuationSeparator" w:id="0">
    <w:p w14:paraId="23CFEAAD" w14:textId="77777777" w:rsidR="00170B9B" w:rsidRDefault="00170B9B" w:rsidP="003740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-297986782"/>
      <w:docPartObj>
        <w:docPartGallery w:val="Page Numbers (Top of Page)"/>
        <w:docPartUnique/>
      </w:docPartObj>
    </w:sdtPr>
    <w:sdtContent>
      <w:p w14:paraId="3819FB1E" w14:textId="7F579815" w:rsidR="003B7775" w:rsidRDefault="003B7775" w:rsidP="00A72B24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sdt>
    <w:sdtPr>
      <w:rPr>
        <w:rStyle w:val="PageNumber"/>
        <w:cs/>
      </w:rPr>
      <w:id w:val="-318507490"/>
      <w:docPartObj>
        <w:docPartGallery w:val="Page Numbers (Top of Page)"/>
        <w:docPartUnique/>
      </w:docPartObj>
    </w:sdtPr>
    <w:sdtContent>
      <w:p w14:paraId="4FB4689F" w14:textId="49BFE205" w:rsidR="003B7775" w:rsidRDefault="003B7775" w:rsidP="00A72B24">
        <w:pPr>
          <w:pStyle w:val="Header"/>
          <w:framePr w:wrap="none" w:vAnchor="text" w:hAnchor="margin" w:xAlign="right" w:y="1"/>
          <w:ind w:right="360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373033CC" w14:textId="77777777" w:rsidR="003B7775" w:rsidRDefault="003B7775" w:rsidP="00B10D01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-407465239"/>
      <w:docPartObj>
        <w:docPartGallery w:val="Page Numbers (Top of Page)"/>
        <w:docPartUnique/>
      </w:docPartObj>
    </w:sdtPr>
    <w:sdtContent>
      <w:p w14:paraId="44DC4392" w14:textId="1B0F6CD4" w:rsidR="003B7775" w:rsidRDefault="003B7775" w:rsidP="003B7775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  <w:cs/>
          </w:rPr>
          <w:fldChar w:fldCharType="end"/>
        </w:r>
      </w:p>
    </w:sdtContent>
  </w:sdt>
  <w:p w14:paraId="1679F17D" w14:textId="7C1A6D87" w:rsidR="003B7775" w:rsidRDefault="003B7775" w:rsidP="00B10D01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859402030"/>
      <w:docPartObj>
        <w:docPartGallery w:val="Page Numbers (Top of Page)"/>
        <w:docPartUnique/>
      </w:docPartObj>
    </w:sdtPr>
    <w:sdtContent>
      <w:p w14:paraId="12B398D0" w14:textId="7DC5C9D5" w:rsidR="003B7775" w:rsidRDefault="003B7775" w:rsidP="003B7775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  <w:cs/>
          </w:rPr>
          <w:fldChar w:fldCharType="end"/>
        </w:r>
      </w:p>
    </w:sdtContent>
  </w:sdt>
  <w:p w14:paraId="344253D9" w14:textId="5F3578B4" w:rsidR="003B7775" w:rsidRDefault="003B7775" w:rsidP="00B10D01">
    <w:pPr>
      <w:pStyle w:val="Header"/>
      <w:ind w:right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02E9FD" w14:textId="77777777" w:rsidR="003B7775" w:rsidRDefault="003B7775" w:rsidP="00B10D01">
    <w:pPr>
      <w:pStyle w:val="Header"/>
      <w:ind w:right="360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6DB37C" w14:textId="77777777" w:rsidR="003B7775" w:rsidRDefault="003B7775" w:rsidP="00B10D0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7B42C8"/>
    <w:multiLevelType w:val="hybridMultilevel"/>
    <w:tmpl w:val="58A87A10"/>
    <w:lvl w:ilvl="0" w:tplc="04090001">
      <w:start w:val="1"/>
      <w:numFmt w:val="bullet"/>
      <w:lvlText w:val=""/>
      <w:lvlJc w:val="left"/>
      <w:pPr>
        <w:ind w:left="293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5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7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9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81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53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5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7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99" w:hanging="360"/>
      </w:pPr>
      <w:rPr>
        <w:rFonts w:ascii="Wingdings" w:hAnsi="Wingdings" w:hint="default"/>
      </w:rPr>
    </w:lvl>
  </w:abstractNum>
  <w:abstractNum w:abstractNumId="1" w15:restartNumberingAfterBreak="0">
    <w:nsid w:val="454244F8"/>
    <w:multiLevelType w:val="hybridMultilevel"/>
    <w:tmpl w:val="78EEA0D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482F7BE0"/>
    <w:multiLevelType w:val="hybridMultilevel"/>
    <w:tmpl w:val="073E2F0E"/>
    <w:lvl w:ilvl="0" w:tplc="04090011">
      <w:start w:val="1"/>
      <w:numFmt w:val="decimal"/>
      <w:lvlText w:val="%1)"/>
      <w:lvlJc w:val="left"/>
      <w:pPr>
        <w:ind w:left="1448" w:hanging="360"/>
      </w:pPr>
    </w:lvl>
    <w:lvl w:ilvl="1" w:tplc="04090019" w:tentative="1">
      <w:start w:val="1"/>
      <w:numFmt w:val="lowerLetter"/>
      <w:lvlText w:val="%2."/>
      <w:lvlJc w:val="left"/>
      <w:pPr>
        <w:ind w:left="2168" w:hanging="360"/>
      </w:pPr>
    </w:lvl>
    <w:lvl w:ilvl="2" w:tplc="0409001B" w:tentative="1">
      <w:start w:val="1"/>
      <w:numFmt w:val="lowerRoman"/>
      <w:lvlText w:val="%3."/>
      <w:lvlJc w:val="right"/>
      <w:pPr>
        <w:ind w:left="2888" w:hanging="180"/>
      </w:pPr>
    </w:lvl>
    <w:lvl w:ilvl="3" w:tplc="0409000F" w:tentative="1">
      <w:start w:val="1"/>
      <w:numFmt w:val="decimal"/>
      <w:lvlText w:val="%4."/>
      <w:lvlJc w:val="left"/>
      <w:pPr>
        <w:ind w:left="3608" w:hanging="360"/>
      </w:pPr>
    </w:lvl>
    <w:lvl w:ilvl="4" w:tplc="04090019" w:tentative="1">
      <w:start w:val="1"/>
      <w:numFmt w:val="lowerLetter"/>
      <w:lvlText w:val="%5."/>
      <w:lvlJc w:val="left"/>
      <w:pPr>
        <w:ind w:left="4328" w:hanging="360"/>
      </w:pPr>
    </w:lvl>
    <w:lvl w:ilvl="5" w:tplc="0409001B" w:tentative="1">
      <w:start w:val="1"/>
      <w:numFmt w:val="lowerRoman"/>
      <w:lvlText w:val="%6."/>
      <w:lvlJc w:val="right"/>
      <w:pPr>
        <w:ind w:left="5048" w:hanging="180"/>
      </w:pPr>
    </w:lvl>
    <w:lvl w:ilvl="6" w:tplc="0409000F" w:tentative="1">
      <w:start w:val="1"/>
      <w:numFmt w:val="decimal"/>
      <w:lvlText w:val="%7."/>
      <w:lvlJc w:val="left"/>
      <w:pPr>
        <w:ind w:left="5768" w:hanging="360"/>
      </w:pPr>
    </w:lvl>
    <w:lvl w:ilvl="7" w:tplc="04090019" w:tentative="1">
      <w:start w:val="1"/>
      <w:numFmt w:val="lowerLetter"/>
      <w:lvlText w:val="%8."/>
      <w:lvlJc w:val="left"/>
      <w:pPr>
        <w:ind w:left="6488" w:hanging="360"/>
      </w:pPr>
    </w:lvl>
    <w:lvl w:ilvl="8" w:tplc="0409001B" w:tentative="1">
      <w:start w:val="1"/>
      <w:numFmt w:val="lowerRoman"/>
      <w:lvlText w:val="%9."/>
      <w:lvlJc w:val="right"/>
      <w:pPr>
        <w:ind w:left="7208" w:hanging="180"/>
      </w:pPr>
    </w:lvl>
  </w:abstractNum>
  <w:abstractNum w:abstractNumId="3" w15:restartNumberingAfterBreak="0">
    <w:nsid w:val="50517629"/>
    <w:multiLevelType w:val="multilevel"/>
    <w:tmpl w:val="EE3CF2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375"/>
      </w:pPr>
      <w:rPr>
        <w:rFonts w:hint="default"/>
        <w:lang w:bidi="th-TH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4" w15:restartNumberingAfterBreak="0">
    <w:nsid w:val="57411D9F"/>
    <w:multiLevelType w:val="hybridMultilevel"/>
    <w:tmpl w:val="382A04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4030"/>
    <w:rsid w:val="00016AFE"/>
    <w:rsid w:val="00086E4F"/>
    <w:rsid w:val="000A7ED6"/>
    <w:rsid w:val="000E30B7"/>
    <w:rsid w:val="001010B6"/>
    <w:rsid w:val="00170B9B"/>
    <w:rsid w:val="001C7821"/>
    <w:rsid w:val="00234D0B"/>
    <w:rsid w:val="00237E73"/>
    <w:rsid w:val="0025014D"/>
    <w:rsid w:val="002E394E"/>
    <w:rsid w:val="00374030"/>
    <w:rsid w:val="003B7775"/>
    <w:rsid w:val="003D5D71"/>
    <w:rsid w:val="00417157"/>
    <w:rsid w:val="004C60A0"/>
    <w:rsid w:val="005038C4"/>
    <w:rsid w:val="005514EB"/>
    <w:rsid w:val="005C1FB4"/>
    <w:rsid w:val="007618B1"/>
    <w:rsid w:val="0078751E"/>
    <w:rsid w:val="008B3B16"/>
    <w:rsid w:val="008C4ABB"/>
    <w:rsid w:val="009066E8"/>
    <w:rsid w:val="00A47AC2"/>
    <w:rsid w:val="00A6122C"/>
    <w:rsid w:val="00A72B24"/>
    <w:rsid w:val="00AC7A9D"/>
    <w:rsid w:val="00B10D01"/>
    <w:rsid w:val="00C36254"/>
    <w:rsid w:val="00DA5707"/>
    <w:rsid w:val="00E554F3"/>
    <w:rsid w:val="00EE405D"/>
    <w:rsid w:val="00EE462D"/>
    <w:rsid w:val="00F80F20"/>
    <w:rsid w:val="00FE2D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12D72C"/>
  <w15:chartTrackingRefBased/>
  <w15:docId w15:val="{0621CB46-7DEB-554B-9304-BD0841CF7F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4030"/>
  </w:style>
  <w:style w:type="paragraph" w:styleId="Heading1">
    <w:name w:val="heading 1"/>
    <w:basedOn w:val="Normal"/>
    <w:next w:val="Normal"/>
    <w:link w:val="Heading1Char"/>
    <w:uiPriority w:val="9"/>
    <w:qFormat/>
    <w:rsid w:val="00B10D0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0D0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D0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10D0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10D0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74030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37403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4030"/>
  </w:style>
  <w:style w:type="paragraph" w:styleId="Footer">
    <w:name w:val="footer"/>
    <w:basedOn w:val="Normal"/>
    <w:link w:val="Foot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4030"/>
  </w:style>
  <w:style w:type="character" w:styleId="PageNumber">
    <w:name w:val="page number"/>
    <w:basedOn w:val="DefaultParagraphFont"/>
    <w:uiPriority w:val="99"/>
    <w:semiHidden/>
    <w:unhideWhenUsed/>
    <w:rsid w:val="00374030"/>
  </w:style>
  <w:style w:type="paragraph" w:styleId="BalloonText">
    <w:name w:val="Balloon Text"/>
    <w:basedOn w:val="Normal"/>
    <w:link w:val="BalloonTextChar"/>
    <w:uiPriority w:val="99"/>
    <w:semiHidden/>
    <w:unhideWhenUsed/>
    <w:rsid w:val="00B10D01"/>
    <w:rPr>
      <w:rFonts w:ascii="Times New Roman" w:hAnsi="Times New Roman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D01"/>
    <w:rPr>
      <w:rFonts w:ascii="Times New Roman" w:hAnsi="Times New Roman" w:cs="Angsana New"/>
      <w:sz w:val="18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TOC1">
    <w:name w:val="toc 1"/>
    <w:basedOn w:val="Normal"/>
    <w:next w:val="Normal"/>
    <w:autoRedefine/>
    <w:uiPriority w:val="39"/>
    <w:unhideWhenUsed/>
    <w:rsid w:val="00A47AC2"/>
    <w:pPr>
      <w:spacing w:before="240" w:after="120"/>
    </w:pPr>
    <w:rPr>
      <w:rFonts w:cstheme="majorBidi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B10D01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B10D01"/>
    <w:pPr>
      <w:ind w:left="480"/>
    </w:pPr>
    <w:rPr>
      <w:rFonts w:cstheme="majorBidi"/>
      <w:sz w:val="20"/>
      <w:szCs w:val="23"/>
    </w:rPr>
  </w:style>
  <w:style w:type="paragraph" w:styleId="TOC4">
    <w:name w:val="toc 4"/>
    <w:basedOn w:val="Normal"/>
    <w:next w:val="Normal"/>
    <w:autoRedefine/>
    <w:uiPriority w:val="39"/>
    <w:unhideWhenUsed/>
    <w:rsid w:val="00B10D01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B10D01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B10D01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B10D01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B10D01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B10D01"/>
    <w:pPr>
      <w:ind w:left="192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B10D01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10D0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B10D0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B10D01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B10D01"/>
    <w:pPr>
      <w:spacing w:after="200"/>
    </w:pPr>
    <w:rPr>
      <w:i/>
      <w:iCs/>
      <w:color w:val="44546A" w:themeColor="text2"/>
      <w:sz w:val="18"/>
      <w:szCs w:val="22"/>
    </w:rPr>
  </w:style>
  <w:style w:type="table" w:styleId="TableGrid">
    <w:name w:val="Table Grid"/>
    <w:basedOn w:val="TableNormal"/>
    <w:uiPriority w:val="39"/>
    <w:rsid w:val="00B10D0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10D0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766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3.png"/><Relationship Id="rId26" Type="http://schemas.openxmlformats.org/officeDocument/2006/relationships/footer" Target="footer5.xml"/><Relationship Id="rId39" Type="http://schemas.openxmlformats.org/officeDocument/2006/relationships/theme" Target="theme/theme1.xml"/><Relationship Id="rId21" Type="http://schemas.openxmlformats.org/officeDocument/2006/relationships/image" Target="media/image6.png"/><Relationship Id="rId34" Type="http://schemas.openxmlformats.org/officeDocument/2006/relationships/image" Target="media/image17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5" Type="http://schemas.openxmlformats.org/officeDocument/2006/relationships/image" Target="media/image10.jpg"/><Relationship Id="rId33" Type="http://schemas.openxmlformats.org/officeDocument/2006/relationships/image" Target="media/image16.pn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5.png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image" Target="media/image9.png"/><Relationship Id="rId32" Type="http://schemas.openxmlformats.org/officeDocument/2006/relationships/image" Target="media/image15.png"/><Relationship Id="rId37" Type="http://schemas.openxmlformats.org/officeDocument/2006/relationships/hyperlink" Target="https://github.com/openai/retro-baselines/blob/master/agents/sonic_util.py%20&#3648;&#3586;&#3657;&#3634;&#3606;&#3638;&#3591;&#3586;&#3657;&#3629;&#3617;&#3641;&#3621;&#3648;&#3617;&#3639;&#3656;&#3629;%2028/11/2019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image" Target="media/image8.png"/><Relationship Id="rId28" Type="http://schemas.openxmlformats.org/officeDocument/2006/relationships/image" Target="media/image11.png"/><Relationship Id="rId36" Type="http://schemas.openxmlformats.org/officeDocument/2006/relationships/hyperlink" Target="https://towardsdatascience.com/atari-reinforcement-learning-in-depth-part-1-ddqn-ceaa762a546f%20&#3648;&#3586;&#3657;&#3634;&#3606;&#3638;&#3591;&#3586;&#3657;&#3629;&#3617;&#3641;&#3621;&#3648;&#3617;&#3639;&#3656;&#3629;%2028/11/2019" TargetMode="External"/><Relationship Id="rId10" Type="http://schemas.openxmlformats.org/officeDocument/2006/relationships/header" Target="header2.xml"/><Relationship Id="rId19" Type="http://schemas.openxmlformats.org/officeDocument/2006/relationships/image" Target="media/image4.png"/><Relationship Id="rId31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image" Target="media/image7.png"/><Relationship Id="rId27" Type="http://schemas.openxmlformats.org/officeDocument/2006/relationships/header" Target="header5.xml"/><Relationship Id="rId30" Type="http://schemas.openxmlformats.org/officeDocument/2006/relationships/image" Target="media/image13.png"/><Relationship Id="rId35" Type="http://schemas.openxmlformats.org/officeDocument/2006/relationships/image" Target="media/image18.png"/><Relationship Id="rId8" Type="http://schemas.openxmlformats.org/officeDocument/2006/relationships/header" Target="header1.xm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06AE032-4DE8-A848-8969-9F4FCD766D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5</Pages>
  <Words>5855</Words>
  <Characters>33378</Characters>
  <Application>Microsoft Office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3</cp:revision>
  <cp:lastPrinted>2019-12-01T15:58:00Z</cp:lastPrinted>
  <dcterms:created xsi:type="dcterms:W3CDTF">2019-12-02T06:34:00Z</dcterms:created>
  <dcterms:modified xsi:type="dcterms:W3CDTF">2019-12-02T06:41:00Z</dcterms:modified>
</cp:coreProperties>
</file>